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7"/>
        <w:gridCol w:w="1086"/>
        <w:gridCol w:w="1087"/>
        <w:gridCol w:w="1087"/>
        <w:gridCol w:w="1087"/>
        <w:gridCol w:w="1087"/>
        <w:gridCol w:w="1105"/>
      </w:tblGrid>
      <w:tr w:rsidR="00DA024B" w:rsidRPr="00F00F46" w14:paraId="495CF0DC" w14:textId="77777777" w:rsidTr="004A02C9">
        <w:trPr>
          <w:trHeight w:val="161"/>
        </w:trPr>
        <w:tc>
          <w:tcPr>
            <w:tcW w:w="5000" w:type="pct"/>
            <w:gridSpan w:val="7"/>
            <w:tcBorders>
              <w:bottom w:val="single" w:sz="4" w:space="0" w:color="auto"/>
            </w:tcBorders>
          </w:tcPr>
          <w:p w14:paraId="65E2D046" w14:textId="77777777" w:rsidR="00DA024B" w:rsidRPr="00F00F46" w:rsidRDefault="00DA024B" w:rsidP="004A02C9">
            <w:pPr>
              <w:pStyle w:val="NoSpacing"/>
              <w:rPr>
                <w:b/>
                <w:bCs/>
              </w:rPr>
            </w:pPr>
            <w:bookmarkStart w:id="0" w:name="_GoBack"/>
            <w:bookmarkEnd w:id="0"/>
            <w:r>
              <w:rPr>
                <w:b/>
                <w:bCs/>
              </w:rPr>
              <w:t>Supplementary material 1</w:t>
            </w:r>
            <w:r w:rsidRPr="00F00F46">
              <w:rPr>
                <w:b/>
                <w:bCs/>
              </w:rPr>
              <w:t xml:space="preserve">. Summary of revisions to PEAKS-NQ </w:t>
            </w:r>
          </w:p>
        </w:tc>
      </w:tr>
      <w:tr w:rsidR="00DA024B" w:rsidRPr="00F00F46" w14:paraId="650D34E2" w14:textId="77777777" w:rsidTr="00707B66">
        <w:trPr>
          <w:trHeight w:val="161"/>
        </w:trPr>
        <w:tc>
          <w:tcPr>
            <w:tcW w:w="1378" w:type="pct"/>
            <w:tcBorders>
              <w:bottom w:val="single" w:sz="4" w:space="0" w:color="auto"/>
            </w:tcBorders>
          </w:tcPr>
          <w:p w14:paraId="0D910330" w14:textId="77777777" w:rsidR="00DA024B" w:rsidRPr="00F00F46" w:rsidRDefault="00DA024B" w:rsidP="004A02C9">
            <w:pPr>
              <w:pStyle w:val="NoSpacing"/>
            </w:pPr>
          </w:p>
        </w:tc>
        <w:tc>
          <w:tcPr>
            <w:tcW w:w="602" w:type="pct"/>
            <w:tcBorders>
              <w:bottom w:val="single" w:sz="4" w:space="0" w:color="auto"/>
            </w:tcBorders>
          </w:tcPr>
          <w:p w14:paraId="0F34050F" w14:textId="77777777" w:rsidR="00DA024B" w:rsidRPr="00F00F46" w:rsidRDefault="00DA024B" w:rsidP="004A02C9">
            <w:pPr>
              <w:pStyle w:val="NoSpacing"/>
            </w:pPr>
            <w:r w:rsidRPr="00F00F46">
              <w:t>B</w:t>
            </w:r>
          </w:p>
        </w:tc>
        <w:tc>
          <w:tcPr>
            <w:tcW w:w="602" w:type="pct"/>
            <w:tcBorders>
              <w:bottom w:val="single" w:sz="4" w:space="0" w:color="auto"/>
            </w:tcBorders>
          </w:tcPr>
          <w:p w14:paraId="59B2C1E7" w14:textId="77777777" w:rsidR="00DA024B" w:rsidRPr="00F00F46" w:rsidRDefault="00DA024B" w:rsidP="004A02C9">
            <w:pPr>
              <w:pStyle w:val="NoSpacing"/>
            </w:pPr>
            <w:r w:rsidRPr="00F00F46">
              <w:t>C</w:t>
            </w:r>
          </w:p>
        </w:tc>
        <w:tc>
          <w:tcPr>
            <w:tcW w:w="602" w:type="pct"/>
            <w:tcBorders>
              <w:bottom w:val="single" w:sz="4" w:space="0" w:color="auto"/>
            </w:tcBorders>
          </w:tcPr>
          <w:p w14:paraId="39C59043" w14:textId="77777777" w:rsidR="00DA024B" w:rsidRPr="00F00F46" w:rsidRDefault="00DA024B" w:rsidP="004A02C9">
            <w:pPr>
              <w:pStyle w:val="NoSpacing"/>
            </w:pPr>
            <w:r w:rsidRPr="00F00F46">
              <w:t>D</w:t>
            </w:r>
          </w:p>
        </w:tc>
        <w:tc>
          <w:tcPr>
            <w:tcW w:w="602" w:type="pct"/>
            <w:tcBorders>
              <w:bottom w:val="single" w:sz="4" w:space="0" w:color="auto"/>
            </w:tcBorders>
          </w:tcPr>
          <w:p w14:paraId="6B3C2FE8" w14:textId="77777777" w:rsidR="00DA024B" w:rsidRPr="00F00F46" w:rsidRDefault="00DA024B" w:rsidP="004A02C9">
            <w:pPr>
              <w:pStyle w:val="NoSpacing"/>
            </w:pPr>
            <w:r w:rsidRPr="00F00F46">
              <w:t>E</w:t>
            </w:r>
          </w:p>
        </w:tc>
        <w:tc>
          <w:tcPr>
            <w:tcW w:w="602" w:type="pct"/>
            <w:tcBorders>
              <w:bottom w:val="single" w:sz="4" w:space="0" w:color="auto"/>
            </w:tcBorders>
          </w:tcPr>
          <w:p w14:paraId="7F06C1C0" w14:textId="77777777" w:rsidR="00DA024B" w:rsidRPr="00F00F46" w:rsidRDefault="00DA024B" w:rsidP="004A02C9">
            <w:pPr>
              <w:pStyle w:val="NoSpacing"/>
            </w:pPr>
            <w:r w:rsidRPr="00F00F46">
              <w:t>F</w:t>
            </w:r>
          </w:p>
        </w:tc>
        <w:tc>
          <w:tcPr>
            <w:tcW w:w="611" w:type="pct"/>
            <w:tcBorders>
              <w:bottom w:val="single" w:sz="4" w:space="0" w:color="auto"/>
            </w:tcBorders>
          </w:tcPr>
          <w:p w14:paraId="4143E74C" w14:textId="77777777" w:rsidR="00DA024B" w:rsidRPr="00F00F46" w:rsidRDefault="00DA024B" w:rsidP="004A02C9">
            <w:pPr>
              <w:pStyle w:val="NoSpacing"/>
            </w:pPr>
            <w:r w:rsidRPr="00F00F46">
              <w:t>Total</w:t>
            </w:r>
          </w:p>
        </w:tc>
      </w:tr>
      <w:tr w:rsidR="00DA024B" w:rsidRPr="00F00F46" w14:paraId="61F68F64" w14:textId="77777777" w:rsidTr="00707B66">
        <w:trPr>
          <w:trHeight w:val="56"/>
        </w:trPr>
        <w:tc>
          <w:tcPr>
            <w:tcW w:w="1378" w:type="pct"/>
            <w:tcBorders>
              <w:top w:val="single" w:sz="4" w:space="0" w:color="auto"/>
            </w:tcBorders>
          </w:tcPr>
          <w:p w14:paraId="46B2BFFB" w14:textId="77777777" w:rsidR="00DA024B" w:rsidRPr="00F00F46" w:rsidRDefault="00DA024B" w:rsidP="004A02C9">
            <w:pPr>
              <w:pStyle w:val="NoSpacing"/>
            </w:pPr>
            <w:r w:rsidRPr="00F00F46">
              <w:t>Original number of questions</w:t>
            </w:r>
          </w:p>
        </w:tc>
        <w:tc>
          <w:tcPr>
            <w:tcW w:w="602" w:type="pct"/>
            <w:tcBorders>
              <w:top w:val="single" w:sz="4" w:space="0" w:color="auto"/>
            </w:tcBorders>
          </w:tcPr>
          <w:p w14:paraId="527BE004" w14:textId="77777777" w:rsidR="00DA024B" w:rsidRPr="00F00F46" w:rsidRDefault="00DA024B" w:rsidP="004A02C9">
            <w:pPr>
              <w:pStyle w:val="NoSpacing"/>
            </w:pPr>
            <w:r w:rsidRPr="00F00F46">
              <w:t>13</w:t>
            </w:r>
          </w:p>
        </w:tc>
        <w:tc>
          <w:tcPr>
            <w:tcW w:w="602" w:type="pct"/>
            <w:tcBorders>
              <w:top w:val="single" w:sz="4" w:space="0" w:color="auto"/>
            </w:tcBorders>
          </w:tcPr>
          <w:p w14:paraId="754DDF81" w14:textId="77777777" w:rsidR="00DA024B" w:rsidRPr="00F00F46" w:rsidRDefault="00DA024B" w:rsidP="004A02C9">
            <w:pPr>
              <w:pStyle w:val="NoSpacing"/>
            </w:pPr>
            <w:r w:rsidRPr="00F00F46">
              <w:t>36</w:t>
            </w:r>
          </w:p>
        </w:tc>
        <w:tc>
          <w:tcPr>
            <w:tcW w:w="602" w:type="pct"/>
            <w:tcBorders>
              <w:top w:val="single" w:sz="4" w:space="0" w:color="auto"/>
            </w:tcBorders>
          </w:tcPr>
          <w:p w14:paraId="478440D6" w14:textId="77777777" w:rsidR="00DA024B" w:rsidRPr="00F00F46" w:rsidRDefault="00DA024B" w:rsidP="004A02C9">
            <w:pPr>
              <w:pStyle w:val="NoSpacing"/>
            </w:pPr>
            <w:r w:rsidRPr="00F00F46">
              <w:t>14</w:t>
            </w:r>
          </w:p>
        </w:tc>
        <w:tc>
          <w:tcPr>
            <w:tcW w:w="602" w:type="pct"/>
            <w:tcBorders>
              <w:top w:val="single" w:sz="4" w:space="0" w:color="auto"/>
            </w:tcBorders>
          </w:tcPr>
          <w:p w14:paraId="37B83E04" w14:textId="77777777" w:rsidR="00DA024B" w:rsidRPr="00F00F46" w:rsidRDefault="00DA024B" w:rsidP="004A02C9">
            <w:pPr>
              <w:pStyle w:val="NoSpacing"/>
            </w:pPr>
            <w:r w:rsidRPr="00F00F46">
              <w:t>13</w:t>
            </w:r>
          </w:p>
        </w:tc>
        <w:tc>
          <w:tcPr>
            <w:tcW w:w="602" w:type="pct"/>
            <w:tcBorders>
              <w:top w:val="single" w:sz="4" w:space="0" w:color="auto"/>
            </w:tcBorders>
          </w:tcPr>
          <w:p w14:paraId="322FE4FD" w14:textId="77777777" w:rsidR="00DA024B" w:rsidRPr="00F00F46" w:rsidRDefault="00DA024B" w:rsidP="004A02C9">
            <w:pPr>
              <w:pStyle w:val="NoSpacing"/>
            </w:pPr>
            <w:r w:rsidRPr="00F00F46">
              <w:t>7</w:t>
            </w:r>
          </w:p>
        </w:tc>
        <w:tc>
          <w:tcPr>
            <w:tcW w:w="611" w:type="pct"/>
            <w:tcBorders>
              <w:top w:val="single" w:sz="4" w:space="0" w:color="auto"/>
            </w:tcBorders>
          </w:tcPr>
          <w:p w14:paraId="727086F6" w14:textId="77777777" w:rsidR="00DA024B" w:rsidRPr="00F00F46" w:rsidRDefault="00DA024B" w:rsidP="004A02C9">
            <w:pPr>
              <w:pStyle w:val="NoSpacing"/>
            </w:pPr>
            <w:r w:rsidRPr="00F00F46">
              <w:t>83</w:t>
            </w:r>
          </w:p>
        </w:tc>
      </w:tr>
      <w:tr w:rsidR="00DA024B" w:rsidRPr="00F00F46" w14:paraId="343EDCDB" w14:textId="77777777" w:rsidTr="00707B66">
        <w:trPr>
          <w:trHeight w:val="236"/>
        </w:trPr>
        <w:tc>
          <w:tcPr>
            <w:tcW w:w="1378" w:type="pct"/>
          </w:tcPr>
          <w:p w14:paraId="4AE7CB44" w14:textId="77777777" w:rsidR="00DA024B" w:rsidRPr="00F00F46" w:rsidRDefault="00DA024B" w:rsidP="004A02C9">
            <w:pPr>
              <w:pStyle w:val="NoSpacing"/>
            </w:pPr>
            <w:r w:rsidRPr="00F00F46">
              <w:t xml:space="preserve">Original score </w:t>
            </w:r>
          </w:p>
        </w:tc>
        <w:tc>
          <w:tcPr>
            <w:tcW w:w="602" w:type="pct"/>
          </w:tcPr>
          <w:p w14:paraId="396DC4AC" w14:textId="77777777" w:rsidR="00DA024B" w:rsidRPr="00F00F46" w:rsidRDefault="00DA024B" w:rsidP="004A02C9">
            <w:pPr>
              <w:pStyle w:val="NoSpacing"/>
            </w:pPr>
            <w:r w:rsidRPr="00F00F46">
              <w:t>13</w:t>
            </w:r>
          </w:p>
        </w:tc>
        <w:tc>
          <w:tcPr>
            <w:tcW w:w="602" w:type="pct"/>
          </w:tcPr>
          <w:p w14:paraId="431ED393" w14:textId="77777777" w:rsidR="00DA024B" w:rsidRPr="00F00F46" w:rsidRDefault="00DA024B" w:rsidP="004A02C9">
            <w:pPr>
              <w:pStyle w:val="NoSpacing"/>
            </w:pPr>
            <w:r w:rsidRPr="00F00F46">
              <w:t>41</w:t>
            </w:r>
          </w:p>
        </w:tc>
        <w:tc>
          <w:tcPr>
            <w:tcW w:w="602" w:type="pct"/>
          </w:tcPr>
          <w:p w14:paraId="10A7871F" w14:textId="77777777" w:rsidR="00DA024B" w:rsidRPr="00F00F46" w:rsidRDefault="00DA024B" w:rsidP="004A02C9">
            <w:pPr>
              <w:pStyle w:val="NoSpacing"/>
            </w:pPr>
            <w:r w:rsidRPr="00F00F46">
              <w:t>23</w:t>
            </w:r>
          </w:p>
        </w:tc>
        <w:tc>
          <w:tcPr>
            <w:tcW w:w="602" w:type="pct"/>
          </w:tcPr>
          <w:p w14:paraId="05F76624" w14:textId="77777777" w:rsidR="00DA024B" w:rsidRPr="00F00F46" w:rsidRDefault="00DA024B" w:rsidP="004A02C9">
            <w:pPr>
              <w:pStyle w:val="NoSpacing"/>
            </w:pPr>
            <w:r w:rsidRPr="00F00F46">
              <w:t>23</w:t>
            </w:r>
          </w:p>
        </w:tc>
        <w:tc>
          <w:tcPr>
            <w:tcW w:w="602" w:type="pct"/>
          </w:tcPr>
          <w:p w14:paraId="7F161731" w14:textId="77777777" w:rsidR="00DA024B" w:rsidRPr="00F00F46" w:rsidRDefault="00DA024B" w:rsidP="004A02C9">
            <w:pPr>
              <w:pStyle w:val="NoSpacing"/>
            </w:pPr>
            <w:r w:rsidRPr="00F00F46">
              <w:t>17</w:t>
            </w:r>
          </w:p>
        </w:tc>
        <w:tc>
          <w:tcPr>
            <w:tcW w:w="611" w:type="pct"/>
          </w:tcPr>
          <w:p w14:paraId="0D84A1C6" w14:textId="77777777" w:rsidR="00DA024B" w:rsidRPr="00F00F46" w:rsidRDefault="00DA024B" w:rsidP="004A02C9">
            <w:pPr>
              <w:pStyle w:val="NoSpacing"/>
            </w:pPr>
            <w:r w:rsidRPr="00F00F46">
              <w:t>117</w:t>
            </w:r>
          </w:p>
        </w:tc>
      </w:tr>
      <w:tr w:rsidR="00DA024B" w:rsidRPr="00F00F46" w14:paraId="1DE0849F" w14:textId="77777777" w:rsidTr="00707B66">
        <w:trPr>
          <w:trHeight w:val="161"/>
        </w:trPr>
        <w:tc>
          <w:tcPr>
            <w:tcW w:w="1378" w:type="pct"/>
          </w:tcPr>
          <w:p w14:paraId="6AAB92AD" w14:textId="77777777" w:rsidR="00DA024B" w:rsidRPr="00F00F46" w:rsidRDefault="00DA024B" w:rsidP="004A02C9">
            <w:pPr>
              <w:pStyle w:val="NoSpacing"/>
            </w:pPr>
            <w:r w:rsidRPr="00F00F46">
              <w:t>Questions removed</w:t>
            </w:r>
          </w:p>
        </w:tc>
        <w:tc>
          <w:tcPr>
            <w:tcW w:w="602" w:type="pct"/>
          </w:tcPr>
          <w:p w14:paraId="5326DDE0" w14:textId="77777777" w:rsidR="00DA024B" w:rsidRPr="00F00F46" w:rsidRDefault="00DA024B" w:rsidP="004A02C9">
            <w:pPr>
              <w:pStyle w:val="NoSpacing"/>
            </w:pPr>
          </w:p>
        </w:tc>
        <w:tc>
          <w:tcPr>
            <w:tcW w:w="602" w:type="pct"/>
          </w:tcPr>
          <w:p w14:paraId="151AAADA" w14:textId="77777777" w:rsidR="00DA024B" w:rsidRPr="00F00F46" w:rsidRDefault="00DA024B" w:rsidP="004A02C9">
            <w:pPr>
              <w:pStyle w:val="NoSpacing"/>
            </w:pPr>
          </w:p>
        </w:tc>
        <w:tc>
          <w:tcPr>
            <w:tcW w:w="602" w:type="pct"/>
          </w:tcPr>
          <w:p w14:paraId="3B1923D2" w14:textId="77777777" w:rsidR="00DA024B" w:rsidRPr="00F00F46" w:rsidRDefault="00DA024B" w:rsidP="004A02C9">
            <w:pPr>
              <w:pStyle w:val="NoSpacing"/>
            </w:pPr>
          </w:p>
        </w:tc>
        <w:tc>
          <w:tcPr>
            <w:tcW w:w="602" w:type="pct"/>
          </w:tcPr>
          <w:p w14:paraId="4E7FF2B9" w14:textId="77777777" w:rsidR="00DA024B" w:rsidRPr="00F00F46" w:rsidRDefault="00DA024B" w:rsidP="004A02C9">
            <w:pPr>
              <w:pStyle w:val="NoSpacing"/>
            </w:pPr>
          </w:p>
        </w:tc>
        <w:tc>
          <w:tcPr>
            <w:tcW w:w="602" w:type="pct"/>
          </w:tcPr>
          <w:p w14:paraId="1D8F8F55" w14:textId="77777777" w:rsidR="00DA024B" w:rsidRPr="00F00F46" w:rsidRDefault="00DA024B" w:rsidP="004A02C9">
            <w:pPr>
              <w:pStyle w:val="NoSpacing"/>
            </w:pPr>
          </w:p>
        </w:tc>
        <w:tc>
          <w:tcPr>
            <w:tcW w:w="611" w:type="pct"/>
          </w:tcPr>
          <w:p w14:paraId="277A677A" w14:textId="77777777" w:rsidR="00DA024B" w:rsidRPr="00F00F46" w:rsidRDefault="00DA024B" w:rsidP="004A02C9">
            <w:pPr>
              <w:pStyle w:val="NoSpacing"/>
            </w:pPr>
          </w:p>
        </w:tc>
      </w:tr>
      <w:tr w:rsidR="00DA024B" w:rsidRPr="00F00F46" w14:paraId="6040CE41" w14:textId="77777777" w:rsidTr="00707B66">
        <w:trPr>
          <w:trHeight w:val="161"/>
        </w:trPr>
        <w:tc>
          <w:tcPr>
            <w:tcW w:w="1378" w:type="pct"/>
          </w:tcPr>
          <w:p w14:paraId="494C7E4F" w14:textId="77777777" w:rsidR="00DA024B" w:rsidRPr="00F00F46" w:rsidRDefault="00DA024B" w:rsidP="004A02C9">
            <w:pPr>
              <w:pStyle w:val="NoSpacing"/>
              <w:ind w:left="227"/>
            </w:pPr>
            <w:r w:rsidRPr="00F00F46">
              <w:t>Question too easy</w:t>
            </w:r>
          </w:p>
        </w:tc>
        <w:tc>
          <w:tcPr>
            <w:tcW w:w="602" w:type="pct"/>
          </w:tcPr>
          <w:p w14:paraId="16967F88" w14:textId="77777777" w:rsidR="00DA024B" w:rsidRPr="00F00F46" w:rsidRDefault="00DA024B" w:rsidP="004A02C9">
            <w:pPr>
              <w:pStyle w:val="NoSpacing"/>
            </w:pPr>
            <w:r w:rsidRPr="00F00F46">
              <w:t>7</w:t>
            </w:r>
          </w:p>
        </w:tc>
        <w:tc>
          <w:tcPr>
            <w:tcW w:w="602" w:type="pct"/>
          </w:tcPr>
          <w:p w14:paraId="26A74E4A" w14:textId="77777777" w:rsidR="00DA024B" w:rsidRPr="00F00F46" w:rsidRDefault="00DA024B" w:rsidP="004A02C9">
            <w:pPr>
              <w:pStyle w:val="NoSpacing"/>
            </w:pPr>
            <w:r w:rsidRPr="00F00F46">
              <w:t>11</w:t>
            </w:r>
          </w:p>
        </w:tc>
        <w:tc>
          <w:tcPr>
            <w:tcW w:w="602" w:type="pct"/>
          </w:tcPr>
          <w:p w14:paraId="7B73241A" w14:textId="77777777" w:rsidR="00DA024B" w:rsidRPr="00F00F46" w:rsidRDefault="00DA024B" w:rsidP="004A02C9">
            <w:pPr>
              <w:pStyle w:val="NoSpacing"/>
            </w:pPr>
            <w:r w:rsidRPr="00F00F46">
              <w:t>-</w:t>
            </w:r>
          </w:p>
        </w:tc>
        <w:tc>
          <w:tcPr>
            <w:tcW w:w="602" w:type="pct"/>
          </w:tcPr>
          <w:p w14:paraId="0B3CF4A2" w14:textId="77777777" w:rsidR="00DA024B" w:rsidRPr="00F00F46" w:rsidRDefault="00DA024B" w:rsidP="004A02C9">
            <w:pPr>
              <w:pStyle w:val="NoSpacing"/>
            </w:pPr>
            <w:r w:rsidRPr="00F00F46">
              <w:t>-</w:t>
            </w:r>
          </w:p>
        </w:tc>
        <w:tc>
          <w:tcPr>
            <w:tcW w:w="602" w:type="pct"/>
          </w:tcPr>
          <w:p w14:paraId="3C818FA4" w14:textId="77777777" w:rsidR="00DA024B" w:rsidRPr="00F00F46" w:rsidRDefault="00DA024B" w:rsidP="004A02C9">
            <w:pPr>
              <w:pStyle w:val="NoSpacing"/>
            </w:pPr>
            <w:r w:rsidRPr="00F00F46">
              <w:t>-</w:t>
            </w:r>
          </w:p>
        </w:tc>
        <w:tc>
          <w:tcPr>
            <w:tcW w:w="611" w:type="pct"/>
          </w:tcPr>
          <w:p w14:paraId="51706789" w14:textId="77777777" w:rsidR="00DA024B" w:rsidRPr="00F00F46" w:rsidRDefault="00DA024B" w:rsidP="004A02C9">
            <w:pPr>
              <w:pStyle w:val="NoSpacing"/>
            </w:pPr>
            <w:r w:rsidRPr="00F00F46">
              <w:t>18</w:t>
            </w:r>
          </w:p>
        </w:tc>
      </w:tr>
      <w:tr w:rsidR="00DA024B" w:rsidRPr="00F00F46" w14:paraId="4EEB60B2" w14:textId="77777777" w:rsidTr="00707B66">
        <w:trPr>
          <w:trHeight w:val="149"/>
        </w:trPr>
        <w:tc>
          <w:tcPr>
            <w:tcW w:w="1378" w:type="pct"/>
          </w:tcPr>
          <w:p w14:paraId="31358B80" w14:textId="77777777" w:rsidR="00DA024B" w:rsidRPr="00F00F46" w:rsidRDefault="00DA024B" w:rsidP="004A02C9">
            <w:pPr>
              <w:pStyle w:val="NoSpacing"/>
              <w:ind w:left="227"/>
            </w:pPr>
            <w:r w:rsidRPr="00F00F46">
              <w:t>Outfit/Infit</w:t>
            </w:r>
          </w:p>
        </w:tc>
        <w:tc>
          <w:tcPr>
            <w:tcW w:w="602" w:type="pct"/>
          </w:tcPr>
          <w:p w14:paraId="6E3578F3" w14:textId="77777777" w:rsidR="00DA024B" w:rsidRPr="00F00F46" w:rsidRDefault="00DA024B" w:rsidP="004A02C9">
            <w:pPr>
              <w:pStyle w:val="NoSpacing"/>
            </w:pPr>
            <w:r w:rsidRPr="00F00F46">
              <w:t>-</w:t>
            </w:r>
          </w:p>
        </w:tc>
        <w:tc>
          <w:tcPr>
            <w:tcW w:w="602" w:type="pct"/>
          </w:tcPr>
          <w:p w14:paraId="146DFF1C" w14:textId="77777777" w:rsidR="00DA024B" w:rsidRPr="00F00F46" w:rsidRDefault="00DA024B" w:rsidP="004A02C9">
            <w:pPr>
              <w:pStyle w:val="NoSpacing"/>
            </w:pPr>
            <w:r w:rsidRPr="00F00F46">
              <w:t>1</w:t>
            </w:r>
          </w:p>
        </w:tc>
        <w:tc>
          <w:tcPr>
            <w:tcW w:w="602" w:type="pct"/>
          </w:tcPr>
          <w:p w14:paraId="5AE0A053" w14:textId="77777777" w:rsidR="00DA024B" w:rsidRPr="00F00F46" w:rsidRDefault="00DA024B" w:rsidP="004A02C9">
            <w:pPr>
              <w:pStyle w:val="NoSpacing"/>
            </w:pPr>
            <w:r w:rsidRPr="00F00F46">
              <w:t>-</w:t>
            </w:r>
          </w:p>
        </w:tc>
        <w:tc>
          <w:tcPr>
            <w:tcW w:w="602" w:type="pct"/>
          </w:tcPr>
          <w:p w14:paraId="7673711B" w14:textId="77777777" w:rsidR="00DA024B" w:rsidRPr="00F00F46" w:rsidRDefault="00DA024B" w:rsidP="004A02C9">
            <w:pPr>
              <w:pStyle w:val="NoSpacing"/>
            </w:pPr>
            <w:r w:rsidRPr="00F00F46">
              <w:t>-</w:t>
            </w:r>
          </w:p>
        </w:tc>
        <w:tc>
          <w:tcPr>
            <w:tcW w:w="602" w:type="pct"/>
          </w:tcPr>
          <w:p w14:paraId="45C71AA9" w14:textId="77777777" w:rsidR="00DA024B" w:rsidRPr="00F00F46" w:rsidRDefault="00DA024B" w:rsidP="004A02C9">
            <w:pPr>
              <w:pStyle w:val="NoSpacing"/>
            </w:pPr>
            <w:r w:rsidRPr="00F00F46">
              <w:t>-</w:t>
            </w:r>
          </w:p>
        </w:tc>
        <w:tc>
          <w:tcPr>
            <w:tcW w:w="611" w:type="pct"/>
          </w:tcPr>
          <w:p w14:paraId="025696FF" w14:textId="77777777" w:rsidR="00DA024B" w:rsidRPr="00F00F46" w:rsidRDefault="00DA024B" w:rsidP="004A02C9">
            <w:pPr>
              <w:pStyle w:val="NoSpacing"/>
            </w:pPr>
            <w:r w:rsidRPr="00F00F46">
              <w:t>1</w:t>
            </w:r>
          </w:p>
        </w:tc>
      </w:tr>
      <w:tr w:rsidR="00DA024B" w:rsidRPr="00F00F46" w14:paraId="12FA4819" w14:textId="77777777" w:rsidTr="00707B66">
        <w:trPr>
          <w:trHeight w:val="149"/>
        </w:trPr>
        <w:tc>
          <w:tcPr>
            <w:tcW w:w="1378" w:type="pct"/>
          </w:tcPr>
          <w:p w14:paraId="36E95F03" w14:textId="77777777" w:rsidR="00DA024B" w:rsidRPr="00F00F46" w:rsidRDefault="00DA024B" w:rsidP="004A02C9">
            <w:pPr>
              <w:pStyle w:val="NoSpacing"/>
              <w:ind w:left="227"/>
            </w:pPr>
            <w:r w:rsidRPr="00F00F46">
              <w:t>DIF</w:t>
            </w:r>
          </w:p>
        </w:tc>
        <w:tc>
          <w:tcPr>
            <w:tcW w:w="602" w:type="pct"/>
          </w:tcPr>
          <w:p w14:paraId="31EED879" w14:textId="77777777" w:rsidR="00DA024B" w:rsidRPr="00F00F46" w:rsidRDefault="00DA024B" w:rsidP="004A02C9">
            <w:pPr>
              <w:pStyle w:val="NoSpacing"/>
            </w:pPr>
            <w:r w:rsidRPr="00F00F46">
              <w:t>-</w:t>
            </w:r>
          </w:p>
        </w:tc>
        <w:tc>
          <w:tcPr>
            <w:tcW w:w="602" w:type="pct"/>
          </w:tcPr>
          <w:p w14:paraId="32F36064" w14:textId="77777777" w:rsidR="00DA024B" w:rsidRPr="00F00F46" w:rsidRDefault="00DA024B" w:rsidP="004A02C9">
            <w:pPr>
              <w:pStyle w:val="NoSpacing"/>
            </w:pPr>
            <w:r w:rsidRPr="00F00F46">
              <w:t>1</w:t>
            </w:r>
          </w:p>
        </w:tc>
        <w:tc>
          <w:tcPr>
            <w:tcW w:w="602" w:type="pct"/>
          </w:tcPr>
          <w:p w14:paraId="3DC5AC47" w14:textId="77777777" w:rsidR="00DA024B" w:rsidRPr="00F00F46" w:rsidRDefault="00DA024B" w:rsidP="004A02C9">
            <w:pPr>
              <w:pStyle w:val="NoSpacing"/>
            </w:pPr>
            <w:r w:rsidRPr="00F00F46">
              <w:t>-</w:t>
            </w:r>
          </w:p>
        </w:tc>
        <w:tc>
          <w:tcPr>
            <w:tcW w:w="602" w:type="pct"/>
          </w:tcPr>
          <w:p w14:paraId="636EF25D" w14:textId="77777777" w:rsidR="00DA024B" w:rsidRPr="00F00F46" w:rsidRDefault="00DA024B" w:rsidP="004A02C9">
            <w:pPr>
              <w:pStyle w:val="NoSpacing"/>
            </w:pPr>
            <w:r w:rsidRPr="00F00F46">
              <w:t>-</w:t>
            </w:r>
          </w:p>
        </w:tc>
        <w:tc>
          <w:tcPr>
            <w:tcW w:w="602" w:type="pct"/>
          </w:tcPr>
          <w:p w14:paraId="3254BA12" w14:textId="77777777" w:rsidR="00DA024B" w:rsidRPr="00F00F46" w:rsidRDefault="00DA024B" w:rsidP="004A02C9">
            <w:pPr>
              <w:pStyle w:val="NoSpacing"/>
            </w:pPr>
            <w:r w:rsidRPr="00F00F46">
              <w:t>1</w:t>
            </w:r>
          </w:p>
        </w:tc>
        <w:tc>
          <w:tcPr>
            <w:tcW w:w="611" w:type="pct"/>
          </w:tcPr>
          <w:p w14:paraId="777307AC" w14:textId="77777777" w:rsidR="00DA024B" w:rsidRPr="00F00F46" w:rsidRDefault="00DA024B" w:rsidP="004A02C9">
            <w:pPr>
              <w:pStyle w:val="NoSpacing"/>
            </w:pPr>
            <w:r w:rsidRPr="00F00F46">
              <w:t>2</w:t>
            </w:r>
          </w:p>
        </w:tc>
      </w:tr>
      <w:tr w:rsidR="00DA024B" w:rsidRPr="00F00F46" w14:paraId="65316AE9" w14:textId="77777777" w:rsidTr="00707B66">
        <w:trPr>
          <w:trHeight w:val="149"/>
        </w:trPr>
        <w:tc>
          <w:tcPr>
            <w:tcW w:w="1378" w:type="pct"/>
          </w:tcPr>
          <w:p w14:paraId="26ACAF3D" w14:textId="77777777" w:rsidR="00DA024B" w:rsidRPr="00F00F46" w:rsidRDefault="00DA024B" w:rsidP="004A02C9">
            <w:pPr>
              <w:pStyle w:val="NoSpacing"/>
              <w:ind w:left="227"/>
            </w:pPr>
            <w:r w:rsidRPr="00F00F46">
              <w:t>Relevance</w:t>
            </w:r>
          </w:p>
        </w:tc>
        <w:tc>
          <w:tcPr>
            <w:tcW w:w="602" w:type="pct"/>
          </w:tcPr>
          <w:p w14:paraId="49CB8DED" w14:textId="77777777" w:rsidR="00DA024B" w:rsidRPr="00F00F46" w:rsidRDefault="00DA024B" w:rsidP="004A02C9">
            <w:pPr>
              <w:pStyle w:val="NoSpacing"/>
            </w:pPr>
            <w:r w:rsidRPr="00F00F46">
              <w:t>-</w:t>
            </w:r>
          </w:p>
        </w:tc>
        <w:tc>
          <w:tcPr>
            <w:tcW w:w="602" w:type="pct"/>
          </w:tcPr>
          <w:p w14:paraId="2110A3FA" w14:textId="77777777" w:rsidR="00DA024B" w:rsidRPr="00F00F46" w:rsidRDefault="00DA024B" w:rsidP="004A02C9">
            <w:pPr>
              <w:pStyle w:val="NoSpacing"/>
            </w:pPr>
            <w:r w:rsidRPr="00F00F46">
              <w:t>-</w:t>
            </w:r>
          </w:p>
        </w:tc>
        <w:tc>
          <w:tcPr>
            <w:tcW w:w="602" w:type="pct"/>
          </w:tcPr>
          <w:p w14:paraId="166F705C" w14:textId="77777777" w:rsidR="00DA024B" w:rsidRPr="00F00F46" w:rsidRDefault="00DA024B" w:rsidP="004A02C9">
            <w:pPr>
              <w:pStyle w:val="NoSpacing"/>
            </w:pPr>
            <w:r w:rsidRPr="00F00F46">
              <w:t>3</w:t>
            </w:r>
          </w:p>
        </w:tc>
        <w:tc>
          <w:tcPr>
            <w:tcW w:w="602" w:type="pct"/>
          </w:tcPr>
          <w:p w14:paraId="4C363849" w14:textId="77777777" w:rsidR="00DA024B" w:rsidRPr="00F00F46" w:rsidRDefault="00DA024B" w:rsidP="004A02C9">
            <w:pPr>
              <w:pStyle w:val="NoSpacing"/>
            </w:pPr>
            <w:r w:rsidRPr="00F00F46">
              <w:t>8</w:t>
            </w:r>
          </w:p>
        </w:tc>
        <w:tc>
          <w:tcPr>
            <w:tcW w:w="602" w:type="pct"/>
          </w:tcPr>
          <w:p w14:paraId="571A3191" w14:textId="77777777" w:rsidR="00DA024B" w:rsidRPr="00F00F46" w:rsidRDefault="00DA024B" w:rsidP="004A02C9">
            <w:pPr>
              <w:pStyle w:val="NoSpacing"/>
            </w:pPr>
            <w:r w:rsidRPr="00F00F46">
              <w:t>1</w:t>
            </w:r>
          </w:p>
        </w:tc>
        <w:tc>
          <w:tcPr>
            <w:tcW w:w="611" w:type="pct"/>
          </w:tcPr>
          <w:p w14:paraId="22EC7AD8" w14:textId="77777777" w:rsidR="00DA024B" w:rsidRPr="00F00F46" w:rsidRDefault="00DA024B" w:rsidP="004A02C9">
            <w:pPr>
              <w:pStyle w:val="NoSpacing"/>
            </w:pPr>
            <w:r w:rsidRPr="00F00F46">
              <w:t>12</w:t>
            </w:r>
          </w:p>
        </w:tc>
      </w:tr>
      <w:tr w:rsidR="00DA024B" w:rsidRPr="00F00F46" w14:paraId="25560A90" w14:textId="77777777" w:rsidTr="00707B66">
        <w:trPr>
          <w:trHeight w:val="149"/>
        </w:trPr>
        <w:tc>
          <w:tcPr>
            <w:tcW w:w="1378" w:type="pct"/>
          </w:tcPr>
          <w:p w14:paraId="33DF608F" w14:textId="77777777" w:rsidR="00DA024B" w:rsidRPr="00F00F46" w:rsidRDefault="00DA024B" w:rsidP="004A02C9">
            <w:pPr>
              <w:pStyle w:val="NoSpacing"/>
            </w:pPr>
            <w:r w:rsidRPr="00F00F46">
              <w:t>Questions modified</w:t>
            </w:r>
          </w:p>
        </w:tc>
        <w:tc>
          <w:tcPr>
            <w:tcW w:w="602" w:type="pct"/>
          </w:tcPr>
          <w:p w14:paraId="1B8827B7" w14:textId="77777777" w:rsidR="00DA024B" w:rsidRPr="00F00F46" w:rsidRDefault="00DA024B" w:rsidP="004A02C9">
            <w:pPr>
              <w:pStyle w:val="NoSpacing"/>
            </w:pPr>
            <w:r w:rsidRPr="00F00F46">
              <w:t>-</w:t>
            </w:r>
          </w:p>
        </w:tc>
        <w:tc>
          <w:tcPr>
            <w:tcW w:w="602" w:type="pct"/>
          </w:tcPr>
          <w:p w14:paraId="5168622F" w14:textId="77777777" w:rsidR="00DA024B" w:rsidRPr="00F00F46" w:rsidRDefault="00DA024B" w:rsidP="004A02C9">
            <w:pPr>
              <w:pStyle w:val="NoSpacing"/>
            </w:pPr>
            <w:r w:rsidRPr="00F00F46">
              <w:t>1</w:t>
            </w:r>
          </w:p>
        </w:tc>
        <w:tc>
          <w:tcPr>
            <w:tcW w:w="602" w:type="pct"/>
          </w:tcPr>
          <w:p w14:paraId="2C8B8296" w14:textId="77777777" w:rsidR="00DA024B" w:rsidRPr="00F00F46" w:rsidRDefault="00DA024B" w:rsidP="004A02C9">
            <w:pPr>
              <w:pStyle w:val="NoSpacing"/>
            </w:pPr>
            <w:r w:rsidRPr="00F00F46">
              <w:t>3</w:t>
            </w:r>
          </w:p>
        </w:tc>
        <w:tc>
          <w:tcPr>
            <w:tcW w:w="602" w:type="pct"/>
          </w:tcPr>
          <w:p w14:paraId="7F1D8257" w14:textId="77777777" w:rsidR="00DA024B" w:rsidRPr="00F00F46" w:rsidRDefault="00DA024B" w:rsidP="004A02C9">
            <w:pPr>
              <w:pStyle w:val="NoSpacing"/>
            </w:pPr>
            <w:r w:rsidRPr="00F00F46">
              <w:t>2</w:t>
            </w:r>
          </w:p>
        </w:tc>
        <w:tc>
          <w:tcPr>
            <w:tcW w:w="602" w:type="pct"/>
          </w:tcPr>
          <w:p w14:paraId="2A1E393F" w14:textId="77777777" w:rsidR="00DA024B" w:rsidRPr="00F00F46" w:rsidRDefault="00DA024B" w:rsidP="004A02C9">
            <w:pPr>
              <w:pStyle w:val="NoSpacing"/>
            </w:pPr>
            <w:r w:rsidRPr="00F00F46">
              <w:t>1</w:t>
            </w:r>
          </w:p>
        </w:tc>
        <w:tc>
          <w:tcPr>
            <w:tcW w:w="611" w:type="pct"/>
          </w:tcPr>
          <w:p w14:paraId="6486E041" w14:textId="77777777" w:rsidR="00DA024B" w:rsidRPr="00F00F46" w:rsidRDefault="00DA024B" w:rsidP="004A02C9">
            <w:pPr>
              <w:pStyle w:val="NoSpacing"/>
            </w:pPr>
            <w:r w:rsidRPr="00F00F46">
              <w:t>7</w:t>
            </w:r>
          </w:p>
        </w:tc>
      </w:tr>
      <w:tr w:rsidR="00DA024B" w:rsidRPr="00F00F46" w14:paraId="49C22AD3" w14:textId="77777777" w:rsidTr="00707B66">
        <w:trPr>
          <w:trHeight w:val="149"/>
        </w:trPr>
        <w:tc>
          <w:tcPr>
            <w:tcW w:w="1378" w:type="pct"/>
          </w:tcPr>
          <w:p w14:paraId="70DFEDD5" w14:textId="77777777" w:rsidR="00DA024B" w:rsidRPr="00F00F46" w:rsidRDefault="00DA024B" w:rsidP="004A02C9">
            <w:pPr>
              <w:pStyle w:val="NoSpacing"/>
            </w:pPr>
            <w:r w:rsidRPr="00F00F46">
              <w:t>Final number of questions</w:t>
            </w:r>
          </w:p>
        </w:tc>
        <w:tc>
          <w:tcPr>
            <w:tcW w:w="602" w:type="pct"/>
          </w:tcPr>
          <w:p w14:paraId="59B3F512" w14:textId="77777777" w:rsidR="00DA024B" w:rsidRPr="00F00F46" w:rsidRDefault="00DA024B" w:rsidP="004A02C9">
            <w:pPr>
              <w:pStyle w:val="NoSpacing"/>
            </w:pPr>
            <w:r w:rsidRPr="00F00F46">
              <w:t>6</w:t>
            </w:r>
          </w:p>
        </w:tc>
        <w:tc>
          <w:tcPr>
            <w:tcW w:w="602" w:type="pct"/>
          </w:tcPr>
          <w:p w14:paraId="67CD9492" w14:textId="77777777" w:rsidR="00DA024B" w:rsidRPr="00F00F46" w:rsidRDefault="00DA024B" w:rsidP="004A02C9">
            <w:pPr>
              <w:pStyle w:val="NoSpacing"/>
            </w:pPr>
            <w:r w:rsidRPr="00F00F46">
              <w:t>23</w:t>
            </w:r>
          </w:p>
        </w:tc>
        <w:tc>
          <w:tcPr>
            <w:tcW w:w="602" w:type="pct"/>
          </w:tcPr>
          <w:p w14:paraId="54C9877E" w14:textId="77777777" w:rsidR="00DA024B" w:rsidRPr="00F00F46" w:rsidRDefault="00DA024B" w:rsidP="004A02C9">
            <w:pPr>
              <w:pStyle w:val="NoSpacing"/>
            </w:pPr>
            <w:r w:rsidRPr="00F00F46">
              <w:t>11</w:t>
            </w:r>
          </w:p>
        </w:tc>
        <w:tc>
          <w:tcPr>
            <w:tcW w:w="602" w:type="pct"/>
          </w:tcPr>
          <w:p w14:paraId="525FE089" w14:textId="77777777" w:rsidR="00DA024B" w:rsidRPr="00F00F46" w:rsidRDefault="00DA024B" w:rsidP="004A02C9">
            <w:pPr>
              <w:pStyle w:val="NoSpacing"/>
            </w:pPr>
            <w:r w:rsidRPr="00F00F46">
              <w:t>5</w:t>
            </w:r>
          </w:p>
        </w:tc>
        <w:tc>
          <w:tcPr>
            <w:tcW w:w="602" w:type="pct"/>
          </w:tcPr>
          <w:p w14:paraId="4335D9F6" w14:textId="77777777" w:rsidR="00DA024B" w:rsidRPr="00F00F46" w:rsidRDefault="00DA024B" w:rsidP="004A02C9">
            <w:pPr>
              <w:pStyle w:val="NoSpacing"/>
            </w:pPr>
            <w:r w:rsidRPr="00F00F46">
              <w:t>5</w:t>
            </w:r>
          </w:p>
        </w:tc>
        <w:tc>
          <w:tcPr>
            <w:tcW w:w="611" w:type="pct"/>
          </w:tcPr>
          <w:p w14:paraId="03F78551" w14:textId="77777777" w:rsidR="00DA024B" w:rsidRPr="00F00F46" w:rsidRDefault="00DA024B" w:rsidP="004A02C9">
            <w:pPr>
              <w:pStyle w:val="NoSpacing"/>
            </w:pPr>
            <w:r w:rsidRPr="00F00F46">
              <w:t>50</w:t>
            </w:r>
          </w:p>
        </w:tc>
      </w:tr>
      <w:tr w:rsidR="00DA024B" w:rsidRPr="00F00F46" w14:paraId="3146C6D1" w14:textId="77777777" w:rsidTr="00707B66">
        <w:trPr>
          <w:trHeight w:val="149"/>
        </w:trPr>
        <w:tc>
          <w:tcPr>
            <w:tcW w:w="1378" w:type="pct"/>
            <w:tcBorders>
              <w:bottom w:val="single" w:sz="4" w:space="0" w:color="auto"/>
            </w:tcBorders>
          </w:tcPr>
          <w:p w14:paraId="38F1B58C" w14:textId="77777777" w:rsidR="00DA024B" w:rsidRPr="00F00F46" w:rsidRDefault="00DA024B" w:rsidP="004A02C9">
            <w:pPr>
              <w:pStyle w:val="NoSpacing"/>
            </w:pPr>
            <w:r w:rsidRPr="00F00F46">
              <w:t xml:space="preserve">Final score </w:t>
            </w:r>
          </w:p>
        </w:tc>
        <w:tc>
          <w:tcPr>
            <w:tcW w:w="602" w:type="pct"/>
            <w:tcBorders>
              <w:bottom w:val="single" w:sz="4" w:space="0" w:color="auto"/>
            </w:tcBorders>
          </w:tcPr>
          <w:p w14:paraId="2BCE8DFB" w14:textId="77777777" w:rsidR="00DA024B" w:rsidRPr="00F00F46" w:rsidRDefault="00DA024B" w:rsidP="004A02C9">
            <w:pPr>
              <w:pStyle w:val="NoSpacing"/>
            </w:pPr>
            <w:r w:rsidRPr="00F00F46">
              <w:t>6</w:t>
            </w:r>
          </w:p>
        </w:tc>
        <w:tc>
          <w:tcPr>
            <w:tcW w:w="602" w:type="pct"/>
            <w:tcBorders>
              <w:bottom w:val="single" w:sz="4" w:space="0" w:color="auto"/>
            </w:tcBorders>
          </w:tcPr>
          <w:p w14:paraId="2E29B305" w14:textId="77777777" w:rsidR="00DA024B" w:rsidRPr="00F00F46" w:rsidRDefault="00DA024B" w:rsidP="004A02C9">
            <w:pPr>
              <w:pStyle w:val="NoSpacing"/>
            </w:pPr>
            <w:r w:rsidRPr="00F00F46">
              <w:t>28</w:t>
            </w:r>
          </w:p>
        </w:tc>
        <w:tc>
          <w:tcPr>
            <w:tcW w:w="602" w:type="pct"/>
            <w:tcBorders>
              <w:bottom w:val="single" w:sz="4" w:space="0" w:color="auto"/>
            </w:tcBorders>
          </w:tcPr>
          <w:p w14:paraId="10C5A2AF" w14:textId="77777777" w:rsidR="00DA024B" w:rsidRPr="00F00F46" w:rsidRDefault="00DA024B" w:rsidP="004A02C9">
            <w:pPr>
              <w:pStyle w:val="NoSpacing"/>
            </w:pPr>
            <w:r w:rsidRPr="00F00F46">
              <w:t>20</w:t>
            </w:r>
          </w:p>
        </w:tc>
        <w:tc>
          <w:tcPr>
            <w:tcW w:w="602" w:type="pct"/>
            <w:tcBorders>
              <w:bottom w:val="single" w:sz="4" w:space="0" w:color="auto"/>
            </w:tcBorders>
          </w:tcPr>
          <w:p w14:paraId="08FEBB37" w14:textId="77777777" w:rsidR="00DA024B" w:rsidRPr="00F00F46" w:rsidRDefault="00DA024B" w:rsidP="004A02C9">
            <w:pPr>
              <w:pStyle w:val="NoSpacing"/>
            </w:pPr>
            <w:r w:rsidRPr="00F00F46">
              <w:t>9</w:t>
            </w:r>
          </w:p>
        </w:tc>
        <w:tc>
          <w:tcPr>
            <w:tcW w:w="602" w:type="pct"/>
            <w:tcBorders>
              <w:bottom w:val="single" w:sz="4" w:space="0" w:color="auto"/>
            </w:tcBorders>
          </w:tcPr>
          <w:p w14:paraId="2F60E3D4" w14:textId="77777777" w:rsidR="00DA024B" w:rsidRPr="00F00F46" w:rsidRDefault="00DA024B" w:rsidP="004A02C9">
            <w:pPr>
              <w:pStyle w:val="NoSpacing"/>
            </w:pPr>
            <w:r w:rsidRPr="00F00F46">
              <w:t>12</w:t>
            </w:r>
          </w:p>
        </w:tc>
        <w:tc>
          <w:tcPr>
            <w:tcW w:w="611" w:type="pct"/>
            <w:tcBorders>
              <w:bottom w:val="single" w:sz="4" w:space="0" w:color="auto"/>
            </w:tcBorders>
          </w:tcPr>
          <w:p w14:paraId="3311145B" w14:textId="77777777" w:rsidR="00DA024B" w:rsidRPr="00F00F46" w:rsidRDefault="00DA024B" w:rsidP="004A02C9">
            <w:pPr>
              <w:pStyle w:val="NoSpacing"/>
            </w:pPr>
            <w:r w:rsidRPr="00F00F46">
              <w:t>75</w:t>
            </w:r>
          </w:p>
        </w:tc>
      </w:tr>
    </w:tbl>
    <w:p w14:paraId="03461F04" w14:textId="77777777" w:rsidR="00DA024B" w:rsidRPr="00F00F46" w:rsidRDefault="00DA024B" w:rsidP="00DA024B">
      <w:pPr>
        <w:spacing w:line="480" w:lineRule="auto"/>
        <w:jc w:val="both"/>
        <w:rPr>
          <w:rFonts w:cstheme="minorHAnsi"/>
        </w:rPr>
      </w:pPr>
      <w:r w:rsidRPr="00F00F46">
        <w:rPr>
          <w:rFonts w:cstheme="minorHAnsi"/>
        </w:rPr>
        <w:t>Table records only when the whole question is removed, not just options from the questions.</w:t>
      </w:r>
    </w:p>
    <w:p w14:paraId="34207CD3" w14:textId="77777777" w:rsidR="00DA024B" w:rsidRPr="00F00F46" w:rsidRDefault="00DA024B" w:rsidP="00DA024B">
      <w:pPr>
        <w:spacing w:line="480" w:lineRule="auto"/>
        <w:jc w:val="both"/>
        <w:rPr>
          <w:rFonts w:cstheme="minorHAnsi"/>
        </w:rPr>
      </w:pPr>
      <w:r w:rsidRPr="00F00F46">
        <w:rPr>
          <w:rFonts w:cstheme="minorHAnsi"/>
        </w:rPr>
        <w:t xml:space="preserve"> </w:t>
      </w:r>
    </w:p>
    <w:p w14:paraId="5D61701D" w14:textId="77777777" w:rsidR="00DA024B" w:rsidRPr="00F00F46" w:rsidRDefault="00DA024B" w:rsidP="00DA024B">
      <w:pPr>
        <w:rPr>
          <w:rFonts w:cstheme="minorHAnsi"/>
        </w:rPr>
      </w:pPr>
      <w:r w:rsidRPr="00F00F46">
        <w:rPr>
          <w:rFonts w:cstheme="minorHAnsi"/>
        </w:rPr>
        <w:br w:type="page"/>
      </w:r>
    </w:p>
    <w:tbl>
      <w:tblPr>
        <w:tblStyle w:val="TableGrid"/>
        <w:tblW w:w="9878" w:type="dxa"/>
        <w:tblLook w:val="04A0" w:firstRow="1" w:lastRow="0" w:firstColumn="1" w:lastColumn="0" w:noHBand="0" w:noVBand="1"/>
      </w:tblPr>
      <w:tblGrid>
        <w:gridCol w:w="3539"/>
        <w:gridCol w:w="3402"/>
        <w:gridCol w:w="2937"/>
      </w:tblGrid>
      <w:tr w:rsidR="00DA024B" w:rsidRPr="00F00F46" w14:paraId="4EDA8FD7" w14:textId="77777777" w:rsidTr="004A02C9">
        <w:trPr>
          <w:trHeight w:val="302"/>
        </w:trPr>
        <w:tc>
          <w:tcPr>
            <w:tcW w:w="987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16E19F" w14:textId="77777777" w:rsidR="00DA024B" w:rsidRPr="00F00F46" w:rsidRDefault="00DA024B" w:rsidP="004A02C9">
            <w:pPr>
              <w:pStyle w:val="NoSpacing"/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 xml:space="preserve">Supplementary material 2. </w:t>
            </w:r>
            <w:r w:rsidRPr="00F00F46">
              <w:rPr>
                <w:b/>
                <w:bCs/>
              </w:rPr>
              <w:t xml:space="preserve"> Summary of modifications to PEAKS-NQ</w:t>
            </w:r>
          </w:p>
        </w:tc>
      </w:tr>
      <w:tr w:rsidR="00DA024B" w:rsidRPr="00F00F46" w14:paraId="500B6AD1" w14:textId="77777777" w:rsidTr="004A02C9">
        <w:trPr>
          <w:trHeight w:val="302"/>
        </w:trPr>
        <w:tc>
          <w:tcPr>
            <w:tcW w:w="353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1CD0758" w14:textId="77777777" w:rsidR="00DA024B" w:rsidRPr="00F00F46" w:rsidRDefault="00DA024B" w:rsidP="004A02C9">
            <w:pPr>
              <w:pStyle w:val="NoSpacing"/>
            </w:pPr>
            <w:r w:rsidRPr="00F00F46">
              <w:t>Item label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19F8573" w14:textId="77777777" w:rsidR="00DA024B" w:rsidRPr="00F00F46" w:rsidRDefault="00DA024B" w:rsidP="004A02C9">
            <w:pPr>
              <w:pStyle w:val="NoSpacing"/>
            </w:pPr>
            <w:r w:rsidRPr="00F00F46">
              <w:t>Reason/s flagged</w:t>
            </w:r>
          </w:p>
        </w:tc>
        <w:tc>
          <w:tcPr>
            <w:tcW w:w="293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CF5561" w14:textId="77777777" w:rsidR="00DA024B" w:rsidRPr="00F00F46" w:rsidRDefault="00DA024B" w:rsidP="004A02C9">
            <w:pPr>
              <w:pStyle w:val="NoSpacing"/>
            </w:pPr>
            <w:r w:rsidRPr="00F00F46">
              <w:t>Outcome</w:t>
            </w:r>
          </w:p>
        </w:tc>
      </w:tr>
      <w:tr w:rsidR="00DA024B" w:rsidRPr="00F00F46" w14:paraId="513DE0CC" w14:textId="77777777" w:rsidTr="004A02C9">
        <w:trPr>
          <w:trHeight w:val="302"/>
        </w:trPr>
        <w:tc>
          <w:tcPr>
            <w:tcW w:w="353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10DA213" w14:textId="77777777" w:rsidR="00DA024B" w:rsidRPr="00F00F46" w:rsidRDefault="00DA024B" w:rsidP="004A02C9">
            <w:pPr>
              <w:pStyle w:val="NoSpacing"/>
            </w:pPr>
            <w:r w:rsidRPr="00F00F46">
              <w:t>B1 – Food group sort</w:t>
            </w:r>
          </w:p>
        </w:tc>
        <w:tc>
          <w:tcPr>
            <w:tcW w:w="340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0F9E0C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92F28D2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11218A7C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4DE5CA26" w14:textId="77777777" w:rsidR="00DA024B" w:rsidRPr="00F00F46" w:rsidRDefault="00DA024B" w:rsidP="004A02C9">
            <w:pPr>
              <w:pStyle w:val="NoSpacing"/>
            </w:pPr>
            <w:r w:rsidRPr="00F00F46">
              <w:t>B2 – Food group sort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0388FE0F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3987284B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02C1AF30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4ECA643A" w14:textId="77777777" w:rsidR="00DA024B" w:rsidRPr="00F00F46" w:rsidRDefault="00DA024B" w:rsidP="004A02C9">
            <w:pPr>
              <w:pStyle w:val="NoSpacing"/>
            </w:pPr>
            <w:r w:rsidRPr="00F00F46">
              <w:t>B4 – Food group sort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4573F337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0C465F46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62B7FF27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5B6A8519" w14:textId="77777777" w:rsidR="00DA024B" w:rsidRPr="00F00F46" w:rsidRDefault="00DA024B" w:rsidP="004A02C9">
            <w:pPr>
              <w:pStyle w:val="NoSpacing"/>
            </w:pPr>
            <w:r w:rsidRPr="00F00F46">
              <w:t>B6 – Food group sort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208106EC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10F3595D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11165859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47C4681D" w14:textId="77777777" w:rsidR="00DA024B" w:rsidRPr="00F00F46" w:rsidRDefault="00DA024B" w:rsidP="004A02C9">
            <w:pPr>
              <w:pStyle w:val="NoSpacing"/>
            </w:pPr>
            <w:r w:rsidRPr="00F00F46">
              <w:t>B8 – Food group sort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54DAFE6B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705F3F90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6E305429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21480A80" w14:textId="77777777" w:rsidR="00DA024B" w:rsidRPr="00F00F46" w:rsidRDefault="00DA024B" w:rsidP="004A02C9">
            <w:pPr>
              <w:pStyle w:val="NoSpacing"/>
            </w:pPr>
            <w:r w:rsidRPr="00F00F46">
              <w:t>B10 – Food group sort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63C7A4DE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7D0CC6B7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4D47F95B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4F19A87F" w14:textId="77777777" w:rsidR="00DA024B" w:rsidRPr="00F00F46" w:rsidRDefault="00DA024B" w:rsidP="004A02C9">
            <w:pPr>
              <w:pStyle w:val="NoSpacing"/>
            </w:pPr>
            <w:r w:rsidRPr="00F00F46">
              <w:t>B12 – Food group sort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2661F6DE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17485740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72511C60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5D36005B" w14:textId="77777777" w:rsidR="00DA024B" w:rsidRPr="00F00F46" w:rsidRDefault="00DA024B" w:rsidP="004A02C9">
            <w:pPr>
              <w:pStyle w:val="NoSpacing"/>
            </w:pPr>
            <w:r w:rsidRPr="00F00F46">
              <w:t>C3 – Macronutrient identificati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7BB89D43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74761D5B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03A8C644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2CBA7381" w14:textId="77777777" w:rsidR="00DA024B" w:rsidRPr="00F00F46" w:rsidRDefault="00DA024B" w:rsidP="004A02C9">
            <w:pPr>
              <w:pStyle w:val="NoSpacing"/>
            </w:pPr>
            <w:r w:rsidRPr="00F00F46">
              <w:t>C4 – Macronutrient identificati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07EDF39C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4EA74FAF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69F4225E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7CCAE26F" w14:textId="77777777" w:rsidR="00DA024B" w:rsidRPr="00F00F46" w:rsidRDefault="00DA024B" w:rsidP="004A02C9">
            <w:pPr>
              <w:pStyle w:val="NoSpacing"/>
            </w:pPr>
            <w:r w:rsidRPr="00F00F46">
              <w:t>C6 – Macronutrient identificati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0E5DC453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3E414B57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0B1F7467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55D76137" w14:textId="77777777" w:rsidR="00DA024B" w:rsidRPr="00F00F46" w:rsidRDefault="00DA024B" w:rsidP="004A02C9">
            <w:pPr>
              <w:pStyle w:val="NoSpacing"/>
            </w:pPr>
            <w:r w:rsidRPr="00F00F46">
              <w:t>C7 – Macronutrient identificati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42B9587E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5B84A79F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3CE9B853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50C14DA3" w14:textId="77777777" w:rsidR="00DA024B" w:rsidRPr="00F00F46" w:rsidRDefault="00DA024B" w:rsidP="004A02C9">
            <w:pPr>
              <w:pStyle w:val="NoSpacing"/>
            </w:pPr>
            <w:r w:rsidRPr="00F00F46">
              <w:t>C9 – Macronutrient identificati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22CC453A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118881D6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21AE7446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6D5109DD" w14:textId="77777777" w:rsidR="00DA024B" w:rsidRPr="00F00F46" w:rsidRDefault="00DA024B" w:rsidP="004A02C9">
            <w:pPr>
              <w:pStyle w:val="NoSpacing"/>
            </w:pPr>
            <w:r w:rsidRPr="00F00F46">
              <w:t>C10 – Macronutrient identificati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58F44896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2E919283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1E5DD801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3CAF5C40" w14:textId="77777777" w:rsidR="00DA024B" w:rsidRPr="00F00F46" w:rsidRDefault="00DA024B" w:rsidP="004A02C9">
            <w:pPr>
              <w:pStyle w:val="NoSpacing"/>
            </w:pPr>
            <w:r w:rsidRPr="00F00F46">
              <w:t>C11 – Macronutrient identificati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2E72CD48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053A0852" w14:textId="77777777" w:rsidR="00DA024B" w:rsidRPr="00F00F46" w:rsidRDefault="00DA024B" w:rsidP="004A02C9">
            <w:pPr>
              <w:pStyle w:val="NoSpacing"/>
            </w:pPr>
            <w:r w:rsidRPr="00F00F46">
              <w:t xml:space="preserve">Question removed </w:t>
            </w:r>
          </w:p>
        </w:tc>
      </w:tr>
      <w:tr w:rsidR="00DA024B" w:rsidRPr="00F00F46" w14:paraId="4785EEE7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11346A45" w14:textId="77777777" w:rsidR="00DA024B" w:rsidRPr="00F00F46" w:rsidRDefault="00DA024B" w:rsidP="004A02C9">
            <w:pPr>
              <w:pStyle w:val="NoSpacing"/>
            </w:pPr>
            <w:r w:rsidRPr="00F00F46">
              <w:t>C12 – Macronutrient identificati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22DD8C9F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2868620A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58F271F9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782AE284" w14:textId="77777777" w:rsidR="00DA024B" w:rsidRPr="00F00F46" w:rsidRDefault="00DA024B" w:rsidP="004A02C9">
            <w:pPr>
              <w:pStyle w:val="NoSpacing"/>
            </w:pPr>
            <w:r w:rsidRPr="00F00F46">
              <w:t>C24 – Micronutrient role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2040D08D" w14:textId="77777777" w:rsidR="00DA024B" w:rsidRPr="00F00F46" w:rsidRDefault="00DA024B" w:rsidP="004A02C9">
            <w:pPr>
              <w:pStyle w:val="NoSpacing"/>
            </w:pPr>
            <w:r w:rsidRPr="00F00F46">
              <w:t>OMNSQ = 1.49; DC = -1.72; p = 0.01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718D6898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733DDA42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680B46E1" w14:textId="77777777" w:rsidR="00DA024B" w:rsidRPr="00F00F46" w:rsidRDefault="00DA024B" w:rsidP="004A02C9">
            <w:pPr>
              <w:pStyle w:val="NoSpacing"/>
            </w:pPr>
            <w:r w:rsidRPr="00F00F46">
              <w:t>C25 – Micronutrient role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13AB1562" w14:textId="77777777" w:rsidR="00DA024B" w:rsidRPr="00F00F46" w:rsidRDefault="00DA024B" w:rsidP="004A02C9">
            <w:pPr>
              <w:pStyle w:val="NoSpacing"/>
            </w:pPr>
            <w:r w:rsidRPr="00F00F46">
              <w:t>DC = 4.07; p= 0.03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25601CCE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15EF148A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26EB047F" w14:textId="77777777" w:rsidR="00DA024B" w:rsidRPr="00F00F46" w:rsidRDefault="00DA024B" w:rsidP="004A02C9">
            <w:pPr>
              <w:pStyle w:val="NoSpacing"/>
            </w:pPr>
            <w:r w:rsidRPr="00F00F46">
              <w:t>C26D – Identifying healthy fat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211852FB" w14:textId="77777777" w:rsidR="00DA024B" w:rsidRPr="00F00F46" w:rsidRDefault="00DA024B" w:rsidP="004A02C9">
            <w:pPr>
              <w:pStyle w:val="NoSpacing"/>
            </w:pPr>
            <w:r w:rsidRPr="00F00F46">
              <w:t>OMNSQ = 1.54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3D342EAA" w14:textId="77777777" w:rsidR="00DA024B" w:rsidRPr="00F00F46" w:rsidRDefault="00DA024B" w:rsidP="004A02C9">
            <w:pPr>
              <w:pStyle w:val="NoSpacing"/>
            </w:pPr>
            <w:r w:rsidRPr="00F00F46">
              <w:t>Retained</w:t>
            </w:r>
          </w:p>
        </w:tc>
      </w:tr>
      <w:tr w:rsidR="00DA024B" w:rsidRPr="00F00F46" w14:paraId="54B2877B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0FF3B160" w14:textId="77777777" w:rsidR="00DA024B" w:rsidRPr="00F00F46" w:rsidRDefault="00DA024B" w:rsidP="004A02C9">
            <w:pPr>
              <w:pStyle w:val="NoSpacing"/>
            </w:pPr>
            <w:r w:rsidRPr="00F00F46">
              <w:t>C26E – Identifying healthy fat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12E86F0B" w14:textId="77777777" w:rsidR="00DA024B" w:rsidRPr="00F00F46" w:rsidRDefault="00DA024B" w:rsidP="004A02C9">
            <w:pPr>
              <w:pStyle w:val="NoSpacing"/>
            </w:pPr>
            <w:r w:rsidRPr="00F00F46">
              <w:t>OMNSQ = 1.72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79F8B130" w14:textId="77777777" w:rsidR="00DA024B" w:rsidRPr="00F00F46" w:rsidRDefault="00DA024B" w:rsidP="004A02C9">
            <w:pPr>
              <w:pStyle w:val="NoSpacing"/>
            </w:pPr>
            <w:r w:rsidRPr="00F00F46">
              <w:t>Retained</w:t>
            </w:r>
          </w:p>
        </w:tc>
      </w:tr>
      <w:tr w:rsidR="00DA024B" w:rsidRPr="00F00F46" w14:paraId="2EF14456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60045C10" w14:textId="77777777" w:rsidR="00DA024B" w:rsidRPr="00F00F46" w:rsidRDefault="00DA024B" w:rsidP="004A02C9">
            <w:pPr>
              <w:pStyle w:val="NoSpacing"/>
            </w:pPr>
            <w:r w:rsidRPr="00F00F46">
              <w:t>C26F – Identifying healthy fat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224CBE9C" w14:textId="77777777" w:rsidR="00DA024B" w:rsidRPr="00F00F46" w:rsidRDefault="00DA024B" w:rsidP="004A02C9">
            <w:pPr>
              <w:pStyle w:val="NoSpacing"/>
            </w:pPr>
            <w:r w:rsidRPr="00F00F46">
              <w:t>DC = 2.68; p = 0.01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7539369E" w14:textId="77777777" w:rsidR="00DA024B" w:rsidRPr="00F00F46" w:rsidRDefault="00DA024B" w:rsidP="004A02C9">
            <w:pPr>
              <w:pStyle w:val="NoSpacing"/>
            </w:pPr>
            <w:r w:rsidRPr="00F00F46">
              <w:t>Retained</w:t>
            </w:r>
          </w:p>
        </w:tc>
      </w:tr>
      <w:tr w:rsidR="00DA024B" w:rsidRPr="00F00F46" w14:paraId="3CAAC2DB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78D7514F" w14:textId="77777777" w:rsidR="00DA024B" w:rsidRPr="00F00F46" w:rsidRDefault="00DA024B" w:rsidP="004A02C9">
            <w:pPr>
              <w:pStyle w:val="NoSpacing"/>
            </w:pPr>
            <w:r w:rsidRPr="00F00F46">
              <w:t>C27 – Iron source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77573B22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688475DE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6C7BC4C8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7E021309" w14:textId="77777777" w:rsidR="00DA024B" w:rsidRPr="00F00F46" w:rsidRDefault="00DA024B" w:rsidP="004A02C9">
            <w:pPr>
              <w:pStyle w:val="NoSpacing"/>
            </w:pPr>
            <w:r w:rsidRPr="00F00F46">
              <w:t>C29 – Iron source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30A14B6A" w14:textId="77777777" w:rsidR="00DA024B" w:rsidRPr="00F00F46" w:rsidRDefault="00DA024B" w:rsidP="004A02C9">
            <w:pPr>
              <w:pStyle w:val="NoSpacing"/>
            </w:pPr>
            <w:r w:rsidRPr="00F00F46">
              <w:t>OMNSQ = 1.73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36D6E0D3" w14:textId="77777777" w:rsidR="00DA024B" w:rsidRPr="00F00F46" w:rsidRDefault="00DA024B" w:rsidP="004A02C9">
            <w:pPr>
              <w:pStyle w:val="NoSpacing"/>
            </w:pPr>
            <w:r w:rsidRPr="00F00F46">
              <w:t>Retained</w:t>
            </w:r>
          </w:p>
        </w:tc>
      </w:tr>
      <w:tr w:rsidR="00DA024B" w:rsidRPr="00F00F46" w14:paraId="4353E769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63392D75" w14:textId="77777777" w:rsidR="00DA024B" w:rsidRPr="00F00F46" w:rsidRDefault="00DA024B" w:rsidP="004A02C9">
            <w:pPr>
              <w:pStyle w:val="NoSpacing"/>
            </w:pPr>
            <w:r w:rsidRPr="00F00F46">
              <w:t>C31 – Calcium source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2391C4A3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2A31609B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200AE6FF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04E17D77" w14:textId="77777777" w:rsidR="00DA024B" w:rsidRPr="00F00F46" w:rsidRDefault="00DA024B" w:rsidP="004A02C9">
            <w:pPr>
              <w:pStyle w:val="NoSpacing"/>
            </w:pPr>
            <w:r w:rsidRPr="00F00F46">
              <w:t>C33 – Fibre source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5996FB4C" w14:textId="77777777" w:rsidR="00DA024B" w:rsidRPr="00F00F46" w:rsidRDefault="00DA024B" w:rsidP="004A02C9">
            <w:pPr>
              <w:pStyle w:val="NoSpacing"/>
            </w:pPr>
            <w:r w:rsidRPr="00F00F46">
              <w:t>Difficulty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10336DE0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695CC6B1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5D4C7617" w14:textId="77777777" w:rsidR="00DA024B" w:rsidRPr="00F00F46" w:rsidRDefault="00DA024B" w:rsidP="004A02C9">
            <w:pPr>
              <w:pStyle w:val="NoSpacing"/>
            </w:pPr>
            <w:r w:rsidRPr="00F00F46">
              <w:t>C36D – Enhancing iron absorpti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595B25B3" w14:textId="77777777" w:rsidR="00DA024B" w:rsidRPr="00F00F46" w:rsidRDefault="00DA024B" w:rsidP="004A02C9">
            <w:pPr>
              <w:pStyle w:val="NoSpacing"/>
            </w:pPr>
            <w:r w:rsidRPr="00F00F46">
              <w:t>OMNSQ = 1.95; IMNSQ = 1.53; PMC = -0.05; DC = -1.87; p &lt; 0.01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18C21999" w14:textId="77777777" w:rsidR="00DA024B" w:rsidRPr="00F00F46" w:rsidRDefault="00DA024B" w:rsidP="004A02C9">
            <w:pPr>
              <w:pStyle w:val="NoSpacing"/>
            </w:pPr>
            <w:r w:rsidRPr="00F00F46">
              <w:t>Modified – option changed</w:t>
            </w:r>
          </w:p>
        </w:tc>
      </w:tr>
      <w:tr w:rsidR="00DA024B" w:rsidRPr="00F00F46" w14:paraId="631FBDDC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273F526A" w14:textId="77777777" w:rsidR="00DA024B" w:rsidRPr="00F00F46" w:rsidRDefault="00DA024B" w:rsidP="004A02C9">
            <w:pPr>
              <w:pStyle w:val="NoSpacing"/>
            </w:pPr>
            <w:r w:rsidRPr="00F00F46">
              <w:t>C36E – Enhancing iron absorpti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43496561" w14:textId="77777777" w:rsidR="00DA024B" w:rsidRPr="00F00F46" w:rsidRDefault="00DA024B" w:rsidP="004A02C9">
            <w:pPr>
              <w:pStyle w:val="NoSpacing"/>
            </w:pPr>
            <w:r w:rsidRPr="00F00F46">
              <w:t>DC = -1.31; p &lt; 0.01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71C30EE8" w14:textId="77777777" w:rsidR="00DA024B" w:rsidRPr="00F00F46" w:rsidRDefault="00DA024B" w:rsidP="004A02C9">
            <w:pPr>
              <w:pStyle w:val="NoSpacing"/>
            </w:pPr>
            <w:r w:rsidRPr="00F00F46">
              <w:t>Retained</w:t>
            </w:r>
          </w:p>
        </w:tc>
      </w:tr>
      <w:tr w:rsidR="00DA024B" w:rsidRPr="00F00F46" w14:paraId="2B08832E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53C38A32" w14:textId="77777777" w:rsidR="00DA024B" w:rsidRPr="00F00F46" w:rsidRDefault="00DA024B" w:rsidP="004A02C9">
            <w:pPr>
              <w:pStyle w:val="NoSpacing"/>
            </w:pPr>
            <w:r w:rsidRPr="00F00F46">
              <w:t xml:space="preserve">C39 – Daily carbohydrate recommendations 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0F9981E0" w14:textId="77777777" w:rsidR="00DA024B" w:rsidRPr="00F00F46" w:rsidRDefault="00DA024B" w:rsidP="004A02C9">
            <w:pPr>
              <w:pStyle w:val="NoSpacing"/>
            </w:pPr>
            <w:r w:rsidRPr="00F00F46">
              <w:t>Relevance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0F181C76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0EF89E11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009D4AEA" w14:textId="77777777" w:rsidR="00DA024B" w:rsidRPr="00F00F46" w:rsidRDefault="00DA024B" w:rsidP="004A02C9">
            <w:pPr>
              <w:pStyle w:val="NoSpacing"/>
            </w:pPr>
            <w:r w:rsidRPr="00F00F46">
              <w:t>C40 – CHO recommendations during training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2D4FA643" w14:textId="77777777" w:rsidR="00DA024B" w:rsidRPr="00F00F46" w:rsidRDefault="00DA024B" w:rsidP="004A02C9">
            <w:pPr>
              <w:pStyle w:val="NoSpacing"/>
            </w:pPr>
            <w:r w:rsidRPr="00F00F46">
              <w:t>Relevance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63AA151B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64DAA4CD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72D4A786" w14:textId="77777777" w:rsidR="00DA024B" w:rsidRPr="00F00F46" w:rsidRDefault="00DA024B" w:rsidP="004A02C9">
            <w:pPr>
              <w:pStyle w:val="NoSpacing"/>
            </w:pPr>
            <w:r w:rsidRPr="00F00F46">
              <w:t>D1A – Nutrients for recovery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632BA61B" w14:textId="77777777" w:rsidR="00DA024B" w:rsidRPr="00F00F46" w:rsidRDefault="00DA024B" w:rsidP="004A02C9">
            <w:pPr>
              <w:pStyle w:val="NoSpacing"/>
            </w:pPr>
            <w:r w:rsidRPr="00F00F46">
              <w:t>OMNSQ = 1.57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1C903F57" w14:textId="77777777" w:rsidR="00DA024B" w:rsidRPr="00F00F46" w:rsidRDefault="00DA024B" w:rsidP="004A02C9">
            <w:pPr>
              <w:pStyle w:val="NoSpacing"/>
            </w:pPr>
            <w:r w:rsidRPr="00F00F46">
              <w:t>Modified – Option removed</w:t>
            </w:r>
            <w:r w:rsidRPr="00F00F46">
              <w:br/>
              <w:t>Question retained</w:t>
            </w:r>
          </w:p>
        </w:tc>
      </w:tr>
      <w:tr w:rsidR="00DA024B" w:rsidRPr="00F00F46" w14:paraId="3DC20B8D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32F12F28" w14:textId="77777777" w:rsidR="00DA024B" w:rsidRPr="00F00F46" w:rsidRDefault="00DA024B" w:rsidP="004A02C9">
            <w:pPr>
              <w:pStyle w:val="NoSpacing"/>
            </w:pPr>
            <w:r w:rsidRPr="00F00F46">
              <w:t>D1B – Nutrients for recovery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69AACD79" w14:textId="77777777" w:rsidR="00DA024B" w:rsidRPr="00F00F46" w:rsidRDefault="00DA024B" w:rsidP="004A02C9">
            <w:pPr>
              <w:pStyle w:val="NoSpacing"/>
            </w:pPr>
            <w:r w:rsidRPr="00F00F46">
              <w:t>OMNSQ = 1.56; DC = -1.43; p &lt; 0.01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589980C9" w14:textId="77777777" w:rsidR="00DA024B" w:rsidRPr="00F00F46" w:rsidRDefault="00DA024B" w:rsidP="004A02C9">
            <w:pPr>
              <w:pStyle w:val="NoSpacing"/>
            </w:pPr>
            <w:r w:rsidRPr="00F00F46">
              <w:t xml:space="preserve">Modified – </w:t>
            </w:r>
          </w:p>
          <w:p w14:paraId="13EE7318" w14:textId="77777777" w:rsidR="00DA024B" w:rsidRPr="00F00F46" w:rsidRDefault="00DA024B" w:rsidP="004A02C9">
            <w:pPr>
              <w:pStyle w:val="NoSpacing"/>
            </w:pPr>
            <w:r w:rsidRPr="00F00F46">
              <w:t>Picture changed</w:t>
            </w:r>
          </w:p>
        </w:tc>
      </w:tr>
      <w:tr w:rsidR="00DA024B" w:rsidRPr="00F00F46" w14:paraId="75638993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58420407" w14:textId="77777777" w:rsidR="00DA024B" w:rsidRPr="00F00F46" w:rsidRDefault="00DA024B" w:rsidP="004A02C9">
            <w:pPr>
              <w:pStyle w:val="NoSpacing"/>
            </w:pPr>
            <w:r w:rsidRPr="00F00F46">
              <w:t xml:space="preserve">D1C – Nutrients for recovery 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77A15848" w14:textId="77777777" w:rsidR="00DA024B" w:rsidRPr="00F00F46" w:rsidRDefault="00DA024B" w:rsidP="004A02C9">
            <w:pPr>
              <w:pStyle w:val="NoSpacing"/>
            </w:pPr>
            <w:r w:rsidRPr="00F00F46">
              <w:t>OMNSQ = 1.61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03C4B6E6" w14:textId="77777777" w:rsidR="00DA024B" w:rsidRPr="00F00F46" w:rsidRDefault="00DA024B" w:rsidP="004A02C9">
            <w:pPr>
              <w:pStyle w:val="NoSpacing"/>
            </w:pPr>
            <w:r w:rsidRPr="00F00F46">
              <w:t xml:space="preserve">Modified – </w:t>
            </w:r>
          </w:p>
          <w:p w14:paraId="2CA94908" w14:textId="77777777" w:rsidR="00DA024B" w:rsidRPr="00F00F46" w:rsidRDefault="00DA024B" w:rsidP="004A02C9">
            <w:pPr>
              <w:pStyle w:val="NoSpacing"/>
            </w:pPr>
            <w:r w:rsidRPr="00F00F46">
              <w:t>Picture changed</w:t>
            </w:r>
          </w:p>
        </w:tc>
      </w:tr>
      <w:tr w:rsidR="00DA024B" w:rsidRPr="00F00F46" w14:paraId="216CDB4E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06A1CC29" w14:textId="77777777" w:rsidR="00DA024B" w:rsidRPr="00F00F46" w:rsidRDefault="00DA024B" w:rsidP="004A02C9">
            <w:pPr>
              <w:pStyle w:val="NoSpacing"/>
            </w:pPr>
            <w:r w:rsidRPr="00F00F46">
              <w:t>D2 – Rapid recovery recommendation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0821E8D6" w14:textId="77777777" w:rsidR="00DA024B" w:rsidRPr="00F00F46" w:rsidRDefault="00DA024B" w:rsidP="004A02C9">
            <w:pPr>
              <w:pStyle w:val="NoSpacing"/>
            </w:pPr>
            <w:r w:rsidRPr="00F00F46">
              <w:t>OMNSQ = 2.29; DC = 4.09; p &lt; 0.01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17EE061A" w14:textId="77777777" w:rsidR="00DA024B" w:rsidRPr="00F00F46" w:rsidRDefault="00DA024B" w:rsidP="004A02C9">
            <w:pPr>
              <w:pStyle w:val="NoSpacing"/>
            </w:pPr>
            <w:r w:rsidRPr="00F00F46">
              <w:t xml:space="preserve">Modified – Question wording changed </w:t>
            </w:r>
          </w:p>
        </w:tc>
      </w:tr>
      <w:tr w:rsidR="00DA024B" w:rsidRPr="00F00F46" w14:paraId="2C907DBD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6825FA3A" w14:textId="77777777" w:rsidR="00DA024B" w:rsidRPr="00F00F46" w:rsidRDefault="00DA024B" w:rsidP="004A02C9">
            <w:pPr>
              <w:pStyle w:val="NoSpacing"/>
            </w:pPr>
            <w:r w:rsidRPr="00F00F46">
              <w:t>D3B – Inadequate CHO symptom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13FD7A6F" w14:textId="77777777" w:rsidR="00DA024B" w:rsidRPr="00F00F46" w:rsidRDefault="00DA024B" w:rsidP="004A02C9">
            <w:pPr>
              <w:pStyle w:val="NoSpacing"/>
            </w:pPr>
            <w:r w:rsidRPr="00F00F46">
              <w:t>OMNSQ = 1.69; DC = -2.00; p &lt; 0.01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7E4EB55C" w14:textId="77777777" w:rsidR="00DA024B" w:rsidRPr="00F00F46" w:rsidRDefault="00DA024B" w:rsidP="004A02C9">
            <w:pPr>
              <w:pStyle w:val="NoSpacing"/>
            </w:pPr>
            <w:r w:rsidRPr="00F00F46">
              <w:t xml:space="preserve">Modified – Question wording changed </w:t>
            </w:r>
          </w:p>
        </w:tc>
      </w:tr>
      <w:tr w:rsidR="00DA024B" w:rsidRPr="00F00F46" w14:paraId="006E241B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3E34841E" w14:textId="77777777" w:rsidR="00DA024B" w:rsidRPr="00F00F46" w:rsidRDefault="00DA024B" w:rsidP="004A02C9">
            <w:pPr>
              <w:pStyle w:val="NoSpacing"/>
            </w:pPr>
            <w:r w:rsidRPr="00F00F46">
              <w:t>D3C – Inadequate CHO symptom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7FBD3F2C" w14:textId="77777777" w:rsidR="00DA024B" w:rsidRPr="00F00F46" w:rsidRDefault="00DA024B" w:rsidP="004A02C9">
            <w:pPr>
              <w:pStyle w:val="NoSpacing"/>
            </w:pPr>
            <w:r w:rsidRPr="00F00F46">
              <w:t>DC = -1.16; p = 0.01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1A2D77BE" w14:textId="77777777" w:rsidR="00DA024B" w:rsidRPr="00F00F46" w:rsidRDefault="00DA024B" w:rsidP="004A02C9">
            <w:pPr>
              <w:pStyle w:val="NoSpacing"/>
            </w:pPr>
            <w:r w:rsidRPr="00F00F46">
              <w:t>Modified –</w:t>
            </w:r>
          </w:p>
          <w:p w14:paraId="5D577822" w14:textId="77777777" w:rsidR="00DA024B" w:rsidRPr="00F00F46" w:rsidRDefault="00DA024B" w:rsidP="004A02C9">
            <w:pPr>
              <w:pStyle w:val="NoSpacing"/>
            </w:pPr>
            <w:r w:rsidRPr="00F00F46">
              <w:t>Option removed</w:t>
            </w:r>
          </w:p>
          <w:p w14:paraId="7FA88E75" w14:textId="77777777" w:rsidR="00DA024B" w:rsidRPr="00F00F46" w:rsidRDefault="00DA024B" w:rsidP="004A02C9">
            <w:pPr>
              <w:pStyle w:val="NoSpacing"/>
            </w:pPr>
            <w:r w:rsidRPr="00F00F46">
              <w:t>Question retained</w:t>
            </w:r>
          </w:p>
        </w:tc>
      </w:tr>
      <w:tr w:rsidR="00DA024B" w:rsidRPr="00F00F46" w14:paraId="25781BE9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1C6BCE31" w14:textId="77777777" w:rsidR="00DA024B" w:rsidRPr="00F00F46" w:rsidRDefault="00DA024B" w:rsidP="004A02C9">
            <w:pPr>
              <w:pStyle w:val="NoSpacing"/>
            </w:pPr>
            <w:r w:rsidRPr="00F00F46">
              <w:t>D3H – Inadequate CHO symptom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6ED1F1FC" w14:textId="77777777" w:rsidR="00DA024B" w:rsidRPr="00F00F46" w:rsidRDefault="00DA024B" w:rsidP="004A02C9">
            <w:pPr>
              <w:pStyle w:val="NoSpacing"/>
            </w:pPr>
            <w:r w:rsidRPr="00F00F46">
              <w:t>OMNSQ = 3.12; PMC = -0.04; DC = -2.76; p &lt; 0.01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073D4121" w14:textId="77777777" w:rsidR="00DA024B" w:rsidRPr="00F00F46" w:rsidRDefault="00DA024B" w:rsidP="004A02C9">
            <w:pPr>
              <w:pStyle w:val="NoSpacing"/>
            </w:pPr>
            <w:r w:rsidRPr="00F00F46">
              <w:t>Modified –</w:t>
            </w:r>
          </w:p>
          <w:p w14:paraId="53F8527F" w14:textId="77777777" w:rsidR="00DA024B" w:rsidRPr="00F00F46" w:rsidRDefault="00DA024B" w:rsidP="004A02C9">
            <w:pPr>
              <w:pStyle w:val="NoSpacing"/>
            </w:pPr>
            <w:r w:rsidRPr="00F00F46">
              <w:t>Option removed</w:t>
            </w:r>
          </w:p>
          <w:p w14:paraId="7881C539" w14:textId="77777777" w:rsidR="00DA024B" w:rsidRPr="00F00F46" w:rsidRDefault="00DA024B" w:rsidP="004A02C9">
            <w:pPr>
              <w:pStyle w:val="NoSpacing"/>
            </w:pPr>
            <w:r w:rsidRPr="00F00F46">
              <w:lastRenderedPageBreak/>
              <w:t>Question retained</w:t>
            </w:r>
          </w:p>
        </w:tc>
      </w:tr>
      <w:tr w:rsidR="00DA024B" w:rsidRPr="00F00F46" w14:paraId="578A271F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0BD38B65" w14:textId="77777777" w:rsidR="00DA024B" w:rsidRPr="00F00F46" w:rsidRDefault="00DA024B" w:rsidP="004A02C9">
            <w:pPr>
              <w:pStyle w:val="NoSpacing"/>
            </w:pPr>
            <w:r w:rsidRPr="00F00F46">
              <w:lastRenderedPageBreak/>
              <w:t>D4 – Fuelling for endurance exercis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4D975BAF" w14:textId="77777777" w:rsidR="00DA024B" w:rsidRPr="00F00F46" w:rsidRDefault="00DA024B" w:rsidP="004A02C9">
            <w:pPr>
              <w:pStyle w:val="NoSpacing"/>
            </w:pPr>
            <w:r w:rsidRPr="00F00F46">
              <w:t>Relevance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42A5390B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0C3196E3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6A0BBF14" w14:textId="77777777" w:rsidR="00DA024B" w:rsidRPr="00F00F46" w:rsidRDefault="00DA024B" w:rsidP="004A02C9">
            <w:pPr>
              <w:pStyle w:val="NoSpacing"/>
            </w:pPr>
            <w:r w:rsidRPr="00F00F46">
              <w:t xml:space="preserve">D8A – Gaining lean body mass 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5FAE54E8" w14:textId="77777777" w:rsidR="00DA024B" w:rsidRPr="00F00F46" w:rsidRDefault="00DA024B" w:rsidP="004A02C9">
            <w:pPr>
              <w:pStyle w:val="NoSpacing"/>
            </w:pPr>
            <w:r w:rsidRPr="00F00F46">
              <w:t>DC = 3.35; p &lt; 0.01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3DFC1EAD" w14:textId="77777777" w:rsidR="00DA024B" w:rsidRPr="00F00F46" w:rsidRDefault="00DA024B" w:rsidP="004A02C9">
            <w:pPr>
              <w:pStyle w:val="NoSpacing"/>
            </w:pPr>
            <w:r w:rsidRPr="00F00F46">
              <w:t>Retained</w:t>
            </w:r>
          </w:p>
        </w:tc>
      </w:tr>
      <w:tr w:rsidR="00DA024B" w:rsidRPr="00F00F46" w14:paraId="76884A02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6576333E" w14:textId="77777777" w:rsidR="00DA024B" w:rsidRPr="00F00F46" w:rsidRDefault="00DA024B" w:rsidP="004A02C9">
            <w:pPr>
              <w:pStyle w:val="NoSpacing"/>
            </w:pPr>
            <w:r w:rsidRPr="00F00F46">
              <w:t>D9A – Gaining lean body mas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0298B4E2" w14:textId="77777777" w:rsidR="00DA024B" w:rsidRPr="00F00F46" w:rsidRDefault="00DA024B" w:rsidP="004A02C9">
            <w:pPr>
              <w:pStyle w:val="NoSpacing"/>
            </w:pPr>
            <w:r w:rsidRPr="00F00F46">
              <w:t>DC = 2.01; p = 0.01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375FF009" w14:textId="77777777" w:rsidR="00DA024B" w:rsidRPr="00F00F46" w:rsidRDefault="00DA024B" w:rsidP="004A02C9">
            <w:pPr>
              <w:pStyle w:val="NoSpacing"/>
            </w:pPr>
            <w:r w:rsidRPr="00F00F46">
              <w:t>Retained</w:t>
            </w:r>
          </w:p>
        </w:tc>
      </w:tr>
      <w:tr w:rsidR="00DA024B" w:rsidRPr="00F00F46" w14:paraId="7BA4A9F9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658C1D2B" w14:textId="77777777" w:rsidR="00DA024B" w:rsidRPr="00F00F46" w:rsidRDefault="00DA024B" w:rsidP="004A02C9">
            <w:pPr>
              <w:pStyle w:val="NoSpacing"/>
            </w:pPr>
            <w:r w:rsidRPr="00F00F46">
              <w:t>E1 – Pre-competition fuelling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4B47F0EF" w14:textId="77777777" w:rsidR="00DA024B" w:rsidRPr="00F00F46" w:rsidRDefault="00DA024B" w:rsidP="004A02C9">
            <w:pPr>
              <w:pStyle w:val="NoSpacing"/>
            </w:pPr>
            <w:r w:rsidRPr="00F00F46">
              <w:t>Relevance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21F2D366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7E94C254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77199EF4" w14:textId="77777777" w:rsidR="00DA024B" w:rsidRPr="00F00F46" w:rsidRDefault="00DA024B" w:rsidP="004A02C9">
            <w:pPr>
              <w:pStyle w:val="NoSpacing"/>
            </w:pPr>
            <w:r w:rsidRPr="00F00F46">
              <w:t>E3D – Assessing hydrati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2CF3ED41" w14:textId="77777777" w:rsidR="00DA024B" w:rsidRPr="00F00F46" w:rsidRDefault="00DA024B" w:rsidP="004A02C9">
            <w:pPr>
              <w:pStyle w:val="NoSpacing"/>
            </w:pPr>
            <w:r w:rsidRPr="00F00F46">
              <w:t>OMNSQ = 2.16; DC = -1.86; p &lt; 0.01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24E19EC5" w14:textId="77777777" w:rsidR="00DA024B" w:rsidRPr="00F00F46" w:rsidRDefault="00DA024B" w:rsidP="004A02C9">
            <w:pPr>
              <w:pStyle w:val="NoSpacing"/>
            </w:pPr>
            <w:r w:rsidRPr="00F00F46">
              <w:t>Modified – Option removed</w:t>
            </w:r>
          </w:p>
        </w:tc>
      </w:tr>
      <w:tr w:rsidR="00DA024B" w:rsidRPr="00F00F46" w14:paraId="52BA3C5D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2BF01DC2" w14:textId="77777777" w:rsidR="00DA024B" w:rsidRPr="00F00F46" w:rsidRDefault="00DA024B" w:rsidP="004A02C9">
            <w:pPr>
              <w:pStyle w:val="NoSpacing"/>
            </w:pPr>
            <w:r w:rsidRPr="00F00F46">
              <w:t>E5E – Fluid replacement choice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35B25E17" w14:textId="77777777" w:rsidR="00DA024B" w:rsidRPr="00F00F46" w:rsidRDefault="00DA024B" w:rsidP="004A02C9">
            <w:pPr>
              <w:pStyle w:val="NoSpacing"/>
            </w:pPr>
            <w:r w:rsidRPr="00F00F46">
              <w:t>OMNSQ = 2.27; IMNSQ = 1.88; PMC = -0.34; DC = -4.43; p &lt; 0.01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16D05E31" w14:textId="1CF5AFF6" w:rsidR="00DA024B" w:rsidRPr="00F00F46" w:rsidRDefault="00DA024B" w:rsidP="004A02C9">
            <w:pPr>
              <w:pStyle w:val="NoSpacing"/>
            </w:pPr>
            <w:r w:rsidRPr="00F00F46">
              <w:t>Modified –</w:t>
            </w:r>
            <w:r w:rsidR="00450587">
              <w:t xml:space="preserve"> </w:t>
            </w:r>
            <w:r w:rsidRPr="00F00F46">
              <w:t>Question wording changed</w:t>
            </w:r>
          </w:p>
        </w:tc>
      </w:tr>
      <w:tr w:rsidR="00DA024B" w:rsidRPr="00F00F46" w14:paraId="5D869D46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4DAAAF53" w14:textId="77777777" w:rsidR="00DA024B" w:rsidRPr="00F00F46" w:rsidRDefault="00DA024B" w:rsidP="004A02C9">
            <w:pPr>
              <w:pStyle w:val="NoSpacing"/>
            </w:pPr>
            <w:r w:rsidRPr="00F00F46">
              <w:t>E6 – Sports drink concentrati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2814E071" w14:textId="77777777" w:rsidR="00DA024B" w:rsidRPr="00F00F46" w:rsidRDefault="00DA024B" w:rsidP="004A02C9">
            <w:pPr>
              <w:pStyle w:val="NoSpacing"/>
            </w:pPr>
            <w:r w:rsidRPr="00F00F46">
              <w:t>Relevance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43F307FF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5F1B8427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104C65E4" w14:textId="77777777" w:rsidR="00DA024B" w:rsidRPr="00F00F46" w:rsidRDefault="00DA024B" w:rsidP="004A02C9">
            <w:pPr>
              <w:pStyle w:val="NoSpacing"/>
            </w:pPr>
            <w:r w:rsidRPr="00F00F46">
              <w:t>E7 – Post exercise rehydrati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5DED9F0A" w14:textId="77777777" w:rsidR="00DA024B" w:rsidRPr="00F00F46" w:rsidRDefault="00DA024B" w:rsidP="004A02C9">
            <w:pPr>
              <w:pStyle w:val="NoSpacing"/>
            </w:pPr>
            <w:r w:rsidRPr="00F00F46">
              <w:t>DC = 2.24; p = 0.01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7FFB19D9" w14:textId="77777777" w:rsidR="00DA024B" w:rsidRPr="00F00F46" w:rsidRDefault="00DA024B" w:rsidP="004A02C9">
            <w:pPr>
              <w:pStyle w:val="NoSpacing"/>
            </w:pPr>
            <w:r w:rsidRPr="00F00F46">
              <w:t>Retained</w:t>
            </w:r>
          </w:p>
        </w:tc>
      </w:tr>
      <w:tr w:rsidR="00DA024B" w:rsidRPr="00F00F46" w14:paraId="724D5780" w14:textId="77777777" w:rsidTr="004A02C9">
        <w:trPr>
          <w:trHeight w:val="234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3DA9C2C8" w14:textId="77777777" w:rsidR="00DA024B" w:rsidRPr="00F00F46" w:rsidRDefault="00DA024B" w:rsidP="004A02C9">
            <w:pPr>
              <w:pStyle w:val="NoSpacing"/>
            </w:pPr>
            <w:r w:rsidRPr="00F00F46">
              <w:t>E8 – Travel nutriti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34A23ABD" w14:textId="77777777" w:rsidR="00DA024B" w:rsidRPr="00F00F46" w:rsidRDefault="00DA024B" w:rsidP="004A02C9">
            <w:pPr>
              <w:pStyle w:val="NoSpacing"/>
            </w:pPr>
            <w:r w:rsidRPr="00F00F46">
              <w:t>Relevance</w:t>
            </w:r>
          </w:p>
        </w:tc>
        <w:tc>
          <w:tcPr>
            <w:tcW w:w="2937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4EB43475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1BDF3616" w14:textId="77777777" w:rsidTr="004A02C9">
        <w:trPr>
          <w:trHeight w:val="4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1C22B207" w14:textId="77777777" w:rsidR="00DA024B" w:rsidRPr="00F00F46" w:rsidRDefault="00DA024B" w:rsidP="004A02C9">
            <w:pPr>
              <w:pStyle w:val="NoSpacing"/>
            </w:pPr>
            <w:r w:rsidRPr="00F00F46">
              <w:t>E8F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7A147900" w14:textId="77777777" w:rsidR="00DA024B" w:rsidRPr="00F00F46" w:rsidRDefault="00DA024B" w:rsidP="004A02C9">
            <w:pPr>
              <w:pStyle w:val="NoSpacing"/>
            </w:pPr>
            <w:r w:rsidRPr="00F00F46">
              <w:t>OMNSQ = 2.64; PMC = -0.04; DC = =1.98; p = 0.03</w:t>
            </w:r>
          </w:p>
        </w:tc>
        <w:tc>
          <w:tcPr>
            <w:tcW w:w="293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E72F99F" w14:textId="77777777" w:rsidR="00DA024B" w:rsidRPr="00F00F46" w:rsidRDefault="00DA024B" w:rsidP="004A02C9">
            <w:pPr>
              <w:pStyle w:val="NoSpacing"/>
            </w:pPr>
          </w:p>
        </w:tc>
      </w:tr>
      <w:tr w:rsidR="00DA024B" w:rsidRPr="00F00F46" w14:paraId="77529090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5D2A9E11" w14:textId="77777777" w:rsidR="00DA024B" w:rsidRPr="00F00F46" w:rsidRDefault="00DA024B" w:rsidP="004A02C9">
            <w:pPr>
              <w:pStyle w:val="NoSpacing"/>
            </w:pPr>
            <w:r w:rsidRPr="00F00F46">
              <w:t>E9 – Travel nutrition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46FED53B" w14:textId="77777777" w:rsidR="00DA024B" w:rsidRPr="00F00F46" w:rsidRDefault="00DA024B" w:rsidP="004A02C9">
            <w:pPr>
              <w:pStyle w:val="NoSpacing"/>
            </w:pPr>
            <w:r w:rsidRPr="00F00F46">
              <w:t>Relevance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39471738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5FCAF186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3580E09F" w14:textId="77777777" w:rsidR="00DA024B" w:rsidRPr="00F00F46" w:rsidRDefault="00DA024B" w:rsidP="004A02C9">
            <w:pPr>
              <w:pStyle w:val="NoSpacing"/>
            </w:pPr>
            <w:r w:rsidRPr="00F00F46">
              <w:t>E10 – Pre-competition meals 1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2C35F46D" w14:textId="77777777" w:rsidR="00DA024B" w:rsidRPr="00F00F46" w:rsidRDefault="00DA024B" w:rsidP="004A02C9">
            <w:pPr>
              <w:pStyle w:val="NoSpacing"/>
            </w:pPr>
            <w:r w:rsidRPr="00F00F46">
              <w:t>Relevance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2CEECA12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25ED4864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07A08B7B" w14:textId="77777777" w:rsidR="00DA024B" w:rsidRPr="00F00F46" w:rsidRDefault="00DA024B" w:rsidP="004A02C9">
            <w:pPr>
              <w:pStyle w:val="NoSpacing"/>
            </w:pPr>
            <w:r w:rsidRPr="00F00F46">
              <w:t>E11 – Pre-competition meals 2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3513B371" w14:textId="77777777" w:rsidR="00DA024B" w:rsidRPr="00F00F46" w:rsidRDefault="00DA024B" w:rsidP="004A02C9">
            <w:pPr>
              <w:pStyle w:val="NoSpacing"/>
            </w:pPr>
            <w:r w:rsidRPr="00F00F46">
              <w:t>Relevance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4FD7D403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03C33AF1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1AFEDAE1" w14:textId="77777777" w:rsidR="00DA024B" w:rsidRPr="00F00F46" w:rsidRDefault="00DA024B" w:rsidP="004A02C9">
            <w:pPr>
              <w:pStyle w:val="NoSpacing"/>
            </w:pPr>
            <w:r w:rsidRPr="00F00F46">
              <w:t>E12 – Pre-competition meals 3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3E1FA635" w14:textId="77777777" w:rsidR="00DA024B" w:rsidRPr="00F00F46" w:rsidRDefault="00DA024B" w:rsidP="004A02C9">
            <w:pPr>
              <w:pStyle w:val="NoSpacing"/>
            </w:pPr>
            <w:r w:rsidRPr="00F00F46">
              <w:t>Relevance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5F380922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1FF60506" w14:textId="77777777" w:rsidTr="004A02C9">
        <w:trPr>
          <w:trHeight w:val="302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73B8DE01" w14:textId="77777777" w:rsidR="00DA024B" w:rsidRPr="00F00F46" w:rsidRDefault="00DA024B" w:rsidP="004A02C9">
            <w:pPr>
              <w:pStyle w:val="NoSpacing"/>
            </w:pPr>
            <w:r w:rsidRPr="00F00F46">
              <w:t>E13 – Pre-competition meals 4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1629BDE2" w14:textId="77777777" w:rsidR="00DA024B" w:rsidRPr="00F00F46" w:rsidRDefault="00DA024B" w:rsidP="004A02C9">
            <w:pPr>
              <w:pStyle w:val="NoSpacing"/>
            </w:pPr>
            <w:r w:rsidRPr="00F00F46">
              <w:t>Relevance</w:t>
            </w:r>
          </w:p>
        </w:tc>
        <w:tc>
          <w:tcPr>
            <w:tcW w:w="2937" w:type="dxa"/>
            <w:tcBorders>
              <w:top w:val="nil"/>
              <w:left w:val="nil"/>
              <w:bottom w:val="nil"/>
              <w:right w:val="nil"/>
            </w:tcBorders>
          </w:tcPr>
          <w:p w14:paraId="5A6641C5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2BF5F71D" w14:textId="77777777" w:rsidTr="004A02C9">
        <w:trPr>
          <w:trHeight w:val="797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3C2B8495" w14:textId="77777777" w:rsidR="00DA024B" w:rsidRPr="00F00F46" w:rsidRDefault="00DA024B" w:rsidP="004A02C9">
            <w:pPr>
              <w:pStyle w:val="NoSpacing"/>
            </w:pPr>
            <w:r w:rsidRPr="00F00F46">
              <w:t>F4 – Supplement risk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6C8A13F4" w14:textId="77777777" w:rsidR="00DA024B" w:rsidRPr="00F00F46" w:rsidRDefault="00DA024B" w:rsidP="004A02C9">
            <w:pPr>
              <w:pStyle w:val="NoSpacing"/>
            </w:pPr>
          </w:p>
        </w:tc>
        <w:tc>
          <w:tcPr>
            <w:tcW w:w="2937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082C70F4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653A53F3" w14:textId="77777777" w:rsidTr="004A02C9">
        <w:trPr>
          <w:trHeight w:val="489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1615EF66" w14:textId="77777777" w:rsidR="00DA024B" w:rsidRPr="00F00F46" w:rsidRDefault="00DA024B" w:rsidP="004A02C9">
            <w:pPr>
              <w:pStyle w:val="NoSpacing"/>
            </w:pPr>
            <w:r w:rsidRPr="00F00F46">
              <w:t xml:space="preserve">F4A 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628DEA0E" w14:textId="77777777" w:rsidR="00DA024B" w:rsidRPr="00F00F46" w:rsidRDefault="00DA024B" w:rsidP="004A02C9">
            <w:pPr>
              <w:pStyle w:val="NoSpacing"/>
            </w:pPr>
            <w:r w:rsidRPr="00F00F46">
              <w:t>OMNSQ = 2.24; DC = -1.36; p &lt; 0.01</w:t>
            </w:r>
          </w:p>
        </w:tc>
        <w:tc>
          <w:tcPr>
            <w:tcW w:w="293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958F84B" w14:textId="77777777" w:rsidR="00DA024B" w:rsidRPr="00F00F46" w:rsidRDefault="00DA024B" w:rsidP="004A02C9">
            <w:pPr>
              <w:pStyle w:val="NoSpacing"/>
            </w:pPr>
          </w:p>
        </w:tc>
      </w:tr>
      <w:tr w:rsidR="00DA024B" w:rsidRPr="00F00F46" w14:paraId="10EB21B6" w14:textId="77777777" w:rsidTr="004A02C9">
        <w:trPr>
          <w:trHeight w:val="398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09B3711D" w14:textId="77777777" w:rsidR="00DA024B" w:rsidRPr="00F00F46" w:rsidRDefault="00DA024B" w:rsidP="004A02C9">
            <w:pPr>
              <w:pStyle w:val="NoSpacing"/>
            </w:pPr>
            <w:r w:rsidRPr="00F00F46">
              <w:t>F4B</w:t>
            </w:r>
          </w:p>
          <w:p w14:paraId="44072539" w14:textId="77777777" w:rsidR="00DA024B" w:rsidRPr="00F00F46" w:rsidRDefault="00DA024B" w:rsidP="004A02C9">
            <w:pPr>
              <w:pStyle w:val="NoSpacing"/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612BE4AE" w14:textId="77777777" w:rsidR="00DA024B" w:rsidRPr="00F00F46" w:rsidRDefault="00DA024B" w:rsidP="004A02C9">
            <w:pPr>
              <w:pStyle w:val="NoSpacing"/>
            </w:pPr>
            <w:r w:rsidRPr="00F00F46">
              <w:t>OMNSQ = 2.63; IMNSQ = 1.41; DC = -1.67; p &lt; 0.01</w:t>
            </w:r>
          </w:p>
        </w:tc>
        <w:tc>
          <w:tcPr>
            <w:tcW w:w="293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BF0D368" w14:textId="77777777" w:rsidR="00DA024B" w:rsidRPr="00F00F46" w:rsidRDefault="00DA024B" w:rsidP="004A02C9">
            <w:pPr>
              <w:pStyle w:val="NoSpacing"/>
            </w:pPr>
          </w:p>
        </w:tc>
      </w:tr>
      <w:tr w:rsidR="00DA024B" w:rsidRPr="00F00F46" w14:paraId="6A049251" w14:textId="77777777" w:rsidTr="004A02C9">
        <w:trPr>
          <w:trHeight w:val="398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2779105F" w14:textId="77777777" w:rsidR="00DA024B" w:rsidRPr="00F00F46" w:rsidRDefault="00DA024B" w:rsidP="004A02C9">
            <w:pPr>
              <w:pStyle w:val="NoSpacing"/>
            </w:pPr>
            <w:r w:rsidRPr="00F00F46">
              <w:t>F4C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6A75CA66" w14:textId="77777777" w:rsidR="00DA024B" w:rsidRPr="00F00F46" w:rsidRDefault="00DA024B" w:rsidP="004A02C9">
            <w:pPr>
              <w:pStyle w:val="NoSpacing"/>
            </w:pPr>
            <w:r w:rsidRPr="00F00F46">
              <w:t>OMNSQ = 2.31; DC = -2.14; p &lt; 0.01</w:t>
            </w:r>
          </w:p>
        </w:tc>
        <w:tc>
          <w:tcPr>
            <w:tcW w:w="293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43E2AC9B" w14:textId="77777777" w:rsidR="00DA024B" w:rsidRPr="00F00F46" w:rsidRDefault="00DA024B" w:rsidP="004A02C9">
            <w:pPr>
              <w:pStyle w:val="NoSpacing"/>
            </w:pPr>
          </w:p>
        </w:tc>
      </w:tr>
      <w:tr w:rsidR="00DA024B" w:rsidRPr="00F00F46" w14:paraId="6C05AD6B" w14:textId="77777777" w:rsidTr="004A02C9">
        <w:trPr>
          <w:trHeight w:val="398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4C6E2FBA" w14:textId="77777777" w:rsidR="00DA024B" w:rsidRPr="00F00F46" w:rsidRDefault="00DA024B" w:rsidP="004A02C9">
            <w:pPr>
              <w:pStyle w:val="NoSpacing"/>
            </w:pPr>
            <w:r w:rsidRPr="00F00F46">
              <w:t>F4D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3A29C78A" w14:textId="77777777" w:rsidR="00DA024B" w:rsidRPr="00F00F46" w:rsidRDefault="00DA024B" w:rsidP="004A02C9">
            <w:pPr>
              <w:pStyle w:val="NoSpacing"/>
            </w:pPr>
            <w:r w:rsidRPr="00F00F46">
              <w:t>OMNSQ = 2.53; IMNSQ = 1.41; PMC = -0.04; DC = -1.56; p &lt; 0.01</w:t>
            </w:r>
          </w:p>
        </w:tc>
        <w:tc>
          <w:tcPr>
            <w:tcW w:w="293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FD8D238" w14:textId="77777777" w:rsidR="00DA024B" w:rsidRPr="00F00F46" w:rsidRDefault="00DA024B" w:rsidP="004A02C9">
            <w:pPr>
              <w:pStyle w:val="NoSpacing"/>
            </w:pPr>
          </w:p>
        </w:tc>
      </w:tr>
      <w:tr w:rsidR="00DA024B" w:rsidRPr="00F00F46" w14:paraId="7F43C137" w14:textId="77777777" w:rsidTr="004A02C9">
        <w:trPr>
          <w:trHeight w:val="268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30DAE479" w14:textId="77777777" w:rsidR="00DA024B" w:rsidRPr="00F00F46" w:rsidRDefault="00DA024B" w:rsidP="004A02C9">
            <w:pPr>
              <w:pStyle w:val="NoSpacing"/>
            </w:pPr>
            <w:r w:rsidRPr="00F00F46">
              <w:t>F5 – RED-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587BC082" w14:textId="77777777" w:rsidR="00DA024B" w:rsidRPr="00F00F46" w:rsidRDefault="00DA024B" w:rsidP="004A02C9">
            <w:pPr>
              <w:pStyle w:val="NoSpacing"/>
            </w:pPr>
          </w:p>
          <w:p w14:paraId="1E95312B" w14:textId="77777777" w:rsidR="00DA024B" w:rsidRPr="00F00F46" w:rsidRDefault="00DA024B" w:rsidP="004A02C9">
            <w:pPr>
              <w:pStyle w:val="NoSpacing"/>
            </w:pPr>
          </w:p>
        </w:tc>
        <w:tc>
          <w:tcPr>
            <w:tcW w:w="2937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5C8BEE59" w14:textId="77777777" w:rsidR="00DA024B" w:rsidRPr="00F00F46" w:rsidRDefault="00DA024B" w:rsidP="004A02C9">
            <w:pPr>
              <w:pStyle w:val="NoSpacing"/>
            </w:pPr>
            <w:r w:rsidRPr="00F00F46">
              <w:t>Modified – Options removed</w:t>
            </w:r>
            <w:r w:rsidRPr="00F00F46">
              <w:br/>
              <w:t>Question retained</w:t>
            </w:r>
          </w:p>
        </w:tc>
      </w:tr>
      <w:tr w:rsidR="00DA024B" w:rsidRPr="00F00F46" w14:paraId="0100CAB9" w14:textId="77777777" w:rsidTr="004A02C9">
        <w:trPr>
          <w:trHeight w:val="319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655868F8" w14:textId="77777777" w:rsidR="00DA024B" w:rsidRPr="00F00F46" w:rsidRDefault="00DA024B" w:rsidP="004A02C9">
            <w:pPr>
              <w:pStyle w:val="NoSpacing"/>
            </w:pPr>
            <w:r w:rsidRPr="00F00F46">
              <w:t>F5B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0BBFD407" w14:textId="77777777" w:rsidR="00DA024B" w:rsidRPr="00F00F46" w:rsidRDefault="00DA024B" w:rsidP="004A02C9">
            <w:pPr>
              <w:pStyle w:val="NoSpacing"/>
            </w:pPr>
            <w:r w:rsidRPr="00F00F46">
              <w:t>OMNSQ = 2.09; DC = -1.86; p &lt; 0.01</w:t>
            </w:r>
          </w:p>
        </w:tc>
        <w:tc>
          <w:tcPr>
            <w:tcW w:w="293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5935D387" w14:textId="77777777" w:rsidR="00DA024B" w:rsidRPr="00F00F46" w:rsidRDefault="00DA024B" w:rsidP="004A02C9">
            <w:pPr>
              <w:pStyle w:val="NoSpacing"/>
            </w:pPr>
          </w:p>
        </w:tc>
      </w:tr>
      <w:tr w:rsidR="00DA024B" w:rsidRPr="00F00F46" w14:paraId="7CE56F69" w14:textId="77777777" w:rsidTr="004A02C9">
        <w:trPr>
          <w:trHeight w:val="268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166DC52B" w14:textId="77777777" w:rsidR="00DA024B" w:rsidRPr="00F00F46" w:rsidRDefault="00DA024B" w:rsidP="004A02C9">
            <w:pPr>
              <w:pStyle w:val="NoSpacing"/>
            </w:pPr>
            <w:r w:rsidRPr="00F00F46">
              <w:t>F5E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0C31D1AD" w14:textId="77777777" w:rsidR="00DA024B" w:rsidRPr="00F00F46" w:rsidRDefault="00DA024B" w:rsidP="004A02C9">
            <w:pPr>
              <w:pStyle w:val="NoSpacing"/>
            </w:pPr>
            <w:r w:rsidRPr="00F00F46">
              <w:t>DC = -2.14; p &lt; 0.01</w:t>
            </w:r>
          </w:p>
        </w:tc>
        <w:tc>
          <w:tcPr>
            <w:tcW w:w="293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E458AA9" w14:textId="77777777" w:rsidR="00DA024B" w:rsidRPr="00F00F46" w:rsidRDefault="00DA024B" w:rsidP="004A02C9">
            <w:pPr>
              <w:pStyle w:val="NoSpacing"/>
            </w:pPr>
          </w:p>
        </w:tc>
      </w:tr>
      <w:tr w:rsidR="00DA024B" w:rsidRPr="00F00F46" w14:paraId="51FD5A02" w14:textId="77777777" w:rsidTr="004A02C9">
        <w:trPr>
          <w:trHeight w:val="268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08F01B0A" w14:textId="77777777" w:rsidR="00DA024B" w:rsidRPr="00F00F46" w:rsidRDefault="00DA024B" w:rsidP="004A02C9">
            <w:pPr>
              <w:pStyle w:val="NoSpacing"/>
            </w:pPr>
            <w:r w:rsidRPr="00F00F46">
              <w:t>F6 – Nutrition for extreme environments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7E4A06E7" w14:textId="77777777" w:rsidR="00DA024B" w:rsidRPr="00F00F46" w:rsidRDefault="00DA024B" w:rsidP="004A02C9">
            <w:pPr>
              <w:pStyle w:val="NoSpacing"/>
            </w:pPr>
            <w:r w:rsidRPr="00F00F46">
              <w:t>Relevance</w:t>
            </w:r>
          </w:p>
        </w:tc>
        <w:tc>
          <w:tcPr>
            <w:tcW w:w="2937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F7B590" w14:textId="77777777" w:rsidR="00DA024B" w:rsidRPr="00F00F46" w:rsidRDefault="00DA024B" w:rsidP="004A02C9">
            <w:pPr>
              <w:pStyle w:val="NoSpacing"/>
            </w:pPr>
            <w:r w:rsidRPr="00F00F46">
              <w:t>Question removed</w:t>
            </w:r>
          </w:p>
        </w:tc>
      </w:tr>
      <w:tr w:rsidR="00DA024B" w:rsidRPr="00F00F46" w14:paraId="6113C59F" w14:textId="77777777" w:rsidTr="004A02C9">
        <w:trPr>
          <w:trHeight w:val="268"/>
        </w:trPr>
        <w:tc>
          <w:tcPr>
            <w:tcW w:w="3539" w:type="dxa"/>
            <w:tcBorders>
              <w:top w:val="nil"/>
              <w:left w:val="nil"/>
              <w:bottom w:val="nil"/>
              <w:right w:val="nil"/>
            </w:tcBorders>
          </w:tcPr>
          <w:p w14:paraId="7F72F2F0" w14:textId="77777777" w:rsidR="00DA024B" w:rsidRPr="00F00F46" w:rsidRDefault="00DA024B" w:rsidP="004A02C9">
            <w:pPr>
              <w:pStyle w:val="NoSpacing"/>
            </w:pPr>
            <w:r w:rsidRPr="00F00F46">
              <w:t>F6C</w:t>
            </w: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</w:tcPr>
          <w:p w14:paraId="77DED6D2" w14:textId="77777777" w:rsidR="00DA024B" w:rsidRPr="00F00F46" w:rsidRDefault="00DA024B" w:rsidP="004A02C9">
            <w:pPr>
              <w:pStyle w:val="NoSpacing"/>
            </w:pPr>
            <w:r w:rsidRPr="00F00F46">
              <w:t>DC = -1.35; p &lt; 0.01</w:t>
            </w:r>
          </w:p>
        </w:tc>
        <w:tc>
          <w:tcPr>
            <w:tcW w:w="293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E43D63" w14:textId="77777777" w:rsidR="00DA024B" w:rsidRPr="00F00F46" w:rsidRDefault="00DA024B" w:rsidP="004A02C9">
            <w:pPr>
              <w:pStyle w:val="NoSpacing"/>
            </w:pPr>
          </w:p>
        </w:tc>
      </w:tr>
      <w:tr w:rsidR="00DA024B" w:rsidRPr="00F00F46" w14:paraId="0DABD26B" w14:textId="77777777" w:rsidTr="004A02C9">
        <w:trPr>
          <w:trHeight w:val="268"/>
        </w:trPr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E91499D" w14:textId="77777777" w:rsidR="00DA024B" w:rsidRPr="00F00F46" w:rsidRDefault="00DA024B" w:rsidP="004A02C9">
            <w:pPr>
              <w:pStyle w:val="NoSpacing"/>
            </w:pPr>
            <w:r w:rsidRPr="00F00F46">
              <w:t>F6D</w:t>
            </w:r>
          </w:p>
        </w:tc>
        <w:tc>
          <w:tcPr>
            <w:tcW w:w="340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C1F89B" w14:textId="77777777" w:rsidR="00DA024B" w:rsidRPr="00F00F46" w:rsidRDefault="00DA024B" w:rsidP="004A02C9">
            <w:pPr>
              <w:pStyle w:val="NoSpacing"/>
            </w:pPr>
            <w:r w:rsidRPr="00F00F46">
              <w:t>DC = -1.29; p &lt; 0.01</w:t>
            </w:r>
          </w:p>
        </w:tc>
        <w:tc>
          <w:tcPr>
            <w:tcW w:w="293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6B33B7" w14:textId="77777777" w:rsidR="00DA024B" w:rsidRPr="00F00F46" w:rsidRDefault="00DA024B" w:rsidP="004A02C9">
            <w:pPr>
              <w:pStyle w:val="NoSpacing"/>
            </w:pPr>
          </w:p>
        </w:tc>
      </w:tr>
    </w:tbl>
    <w:p w14:paraId="13B40BAB" w14:textId="0F51EA6B" w:rsidR="00DA024B" w:rsidRPr="006D3615" w:rsidRDefault="00DA024B" w:rsidP="00DA024B">
      <w:r w:rsidRPr="006D3615">
        <w:t>DIF</w:t>
      </w:r>
      <w:r w:rsidR="006D3615" w:rsidRPr="006D3615">
        <w:t>,</w:t>
      </w:r>
      <w:r w:rsidRPr="006D3615">
        <w:t xml:space="preserve"> differential item functioning, DC</w:t>
      </w:r>
      <w:r w:rsidR="006D3615" w:rsidRPr="006D3615">
        <w:t>,</w:t>
      </w:r>
      <w:r w:rsidRPr="006D3615">
        <w:t xml:space="preserve"> DIF contrast, OMNSQ</w:t>
      </w:r>
      <w:r w:rsidR="006D3615" w:rsidRPr="006D3615">
        <w:t>,</w:t>
      </w:r>
      <w:r w:rsidRPr="006D3615">
        <w:t xml:space="preserve"> outfit mean square, IMNSQ</w:t>
      </w:r>
      <w:r w:rsidR="006D3615" w:rsidRPr="006D3615">
        <w:t>,</w:t>
      </w:r>
      <w:r w:rsidRPr="006D3615">
        <w:t xml:space="preserve"> infit mean square, PMC</w:t>
      </w:r>
      <w:r w:rsidR="006D3615" w:rsidRPr="006D3615">
        <w:t>,</w:t>
      </w:r>
      <w:r w:rsidRPr="006D3615">
        <w:t xml:space="preserve"> point measure correlation, CHO</w:t>
      </w:r>
      <w:r w:rsidR="006D3615" w:rsidRPr="006D3615">
        <w:t>,</w:t>
      </w:r>
      <w:r w:rsidRPr="006D3615">
        <w:t xml:space="preserve"> carbohydrates </w:t>
      </w:r>
    </w:p>
    <w:p w14:paraId="7D306CD1" w14:textId="77777777" w:rsidR="00DA024B" w:rsidRPr="00F00F46" w:rsidRDefault="00DA024B" w:rsidP="00DA024B">
      <w:r w:rsidRPr="00F00F46">
        <w:br w:type="page"/>
      </w:r>
    </w:p>
    <w:tbl>
      <w:tblPr>
        <w:tblStyle w:val="TableGrid"/>
        <w:tblW w:w="973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66"/>
        <w:gridCol w:w="21"/>
        <w:gridCol w:w="4845"/>
      </w:tblGrid>
      <w:tr w:rsidR="00DA024B" w:rsidRPr="00F00F46" w14:paraId="2F2C21BC" w14:textId="77777777" w:rsidTr="004A02C9">
        <w:trPr>
          <w:trHeight w:val="233"/>
        </w:trPr>
        <w:tc>
          <w:tcPr>
            <w:tcW w:w="9732" w:type="dxa"/>
            <w:gridSpan w:val="3"/>
            <w:tcBorders>
              <w:bottom w:val="single" w:sz="4" w:space="0" w:color="auto"/>
            </w:tcBorders>
          </w:tcPr>
          <w:p w14:paraId="45CB9BFD" w14:textId="77777777" w:rsidR="00DA024B" w:rsidRPr="00F00F46" w:rsidRDefault="00DA024B" w:rsidP="004A02C9">
            <w:pPr>
              <w:pStyle w:val="NoSpacing"/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>Supplementary material 3.</w:t>
            </w:r>
            <w:r w:rsidRPr="00F00F46">
              <w:rPr>
                <w:b/>
                <w:bCs/>
              </w:rPr>
              <w:t xml:space="preserve"> Summary of items identified by further Rasch analysis</w:t>
            </w:r>
          </w:p>
        </w:tc>
      </w:tr>
      <w:tr w:rsidR="00DA024B" w:rsidRPr="00F00F46" w14:paraId="388E41E7" w14:textId="77777777" w:rsidTr="004A02C9">
        <w:trPr>
          <w:trHeight w:val="280"/>
        </w:trPr>
        <w:tc>
          <w:tcPr>
            <w:tcW w:w="4866" w:type="dxa"/>
            <w:tcBorders>
              <w:bottom w:val="single" w:sz="4" w:space="0" w:color="auto"/>
            </w:tcBorders>
          </w:tcPr>
          <w:p w14:paraId="4B17078E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Item label</w:t>
            </w:r>
          </w:p>
        </w:tc>
        <w:tc>
          <w:tcPr>
            <w:tcW w:w="4866" w:type="dxa"/>
            <w:gridSpan w:val="2"/>
            <w:tcBorders>
              <w:bottom w:val="single" w:sz="4" w:space="0" w:color="auto"/>
            </w:tcBorders>
          </w:tcPr>
          <w:p w14:paraId="4D89BFC2" w14:textId="77777777" w:rsidR="00DA024B" w:rsidRPr="00F00F46" w:rsidRDefault="00DA024B" w:rsidP="004A02C9">
            <w:pPr>
              <w:pStyle w:val="NoSpacing"/>
            </w:pPr>
            <w:r w:rsidRPr="00F00F46">
              <w:t>Reason/s flagged</w:t>
            </w:r>
          </w:p>
        </w:tc>
      </w:tr>
      <w:tr w:rsidR="00DA024B" w:rsidRPr="00F00F46" w14:paraId="7C52FBE2" w14:textId="77777777" w:rsidTr="004A02C9">
        <w:trPr>
          <w:trHeight w:val="280"/>
        </w:trPr>
        <w:tc>
          <w:tcPr>
            <w:tcW w:w="9732" w:type="dxa"/>
            <w:gridSpan w:val="3"/>
            <w:tcBorders>
              <w:bottom w:val="single" w:sz="4" w:space="0" w:color="auto"/>
            </w:tcBorders>
          </w:tcPr>
          <w:p w14:paraId="44831F3F" w14:textId="77777777" w:rsidR="00DA024B" w:rsidRPr="00F00F46" w:rsidRDefault="00DA024B" w:rsidP="004A02C9">
            <w:pPr>
              <w:pStyle w:val="NoSpacing"/>
            </w:pPr>
          </w:p>
          <w:p w14:paraId="7552960A" w14:textId="77777777" w:rsidR="00DA024B" w:rsidRPr="00F00F46" w:rsidRDefault="00DA024B" w:rsidP="004A02C9">
            <w:pPr>
              <w:pStyle w:val="NoSpacing"/>
            </w:pPr>
            <w:r w:rsidRPr="00F00F46">
              <w:t>Items retained from initial analysis and requires further evaluation in future studies</w:t>
            </w:r>
          </w:p>
        </w:tc>
      </w:tr>
      <w:tr w:rsidR="00DA024B" w:rsidRPr="00F00F46" w14:paraId="72068544" w14:textId="77777777" w:rsidTr="004A02C9">
        <w:trPr>
          <w:trHeight w:val="74"/>
        </w:trPr>
        <w:tc>
          <w:tcPr>
            <w:tcW w:w="4887" w:type="dxa"/>
            <w:gridSpan w:val="2"/>
            <w:hideMark/>
          </w:tcPr>
          <w:p w14:paraId="16960FDB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C26D – Identifying healthy fats</w:t>
            </w:r>
          </w:p>
        </w:tc>
        <w:tc>
          <w:tcPr>
            <w:tcW w:w="4845" w:type="dxa"/>
            <w:hideMark/>
          </w:tcPr>
          <w:p w14:paraId="15EAF6B0" w14:textId="77777777" w:rsidR="00DA024B" w:rsidRPr="00F00F46" w:rsidRDefault="00DA024B" w:rsidP="004A02C9">
            <w:pPr>
              <w:pStyle w:val="NoSpacing"/>
            </w:pPr>
            <w:r w:rsidRPr="00F00F46">
              <w:t>OMNSQ = 1.70; DC = -1.53; p = 0.03</w:t>
            </w:r>
          </w:p>
        </w:tc>
      </w:tr>
      <w:tr w:rsidR="00DA024B" w:rsidRPr="00F00F46" w14:paraId="75482859" w14:textId="77777777" w:rsidTr="004A02C9">
        <w:trPr>
          <w:trHeight w:val="74"/>
        </w:trPr>
        <w:tc>
          <w:tcPr>
            <w:tcW w:w="4887" w:type="dxa"/>
            <w:gridSpan w:val="2"/>
            <w:hideMark/>
          </w:tcPr>
          <w:p w14:paraId="7F337EE8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C26E – Identifying healthy fats</w:t>
            </w:r>
          </w:p>
        </w:tc>
        <w:tc>
          <w:tcPr>
            <w:tcW w:w="4845" w:type="dxa"/>
            <w:hideMark/>
          </w:tcPr>
          <w:p w14:paraId="75987833" w14:textId="77777777" w:rsidR="00DA024B" w:rsidRPr="00F00F46" w:rsidRDefault="00DA024B" w:rsidP="004A02C9">
            <w:pPr>
              <w:pStyle w:val="NoSpacing"/>
            </w:pPr>
            <w:r w:rsidRPr="00F00F46">
              <w:t>OMNSQ = 2.02</w:t>
            </w:r>
          </w:p>
        </w:tc>
      </w:tr>
      <w:tr w:rsidR="00DA024B" w:rsidRPr="00F00F46" w14:paraId="4F5D95F0" w14:textId="77777777" w:rsidTr="004A02C9">
        <w:trPr>
          <w:trHeight w:val="74"/>
        </w:trPr>
        <w:tc>
          <w:tcPr>
            <w:tcW w:w="4887" w:type="dxa"/>
            <w:gridSpan w:val="2"/>
            <w:hideMark/>
          </w:tcPr>
          <w:p w14:paraId="6C40C6DB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C26F – Identifying healthy fats</w:t>
            </w:r>
          </w:p>
        </w:tc>
        <w:tc>
          <w:tcPr>
            <w:tcW w:w="4845" w:type="dxa"/>
            <w:hideMark/>
          </w:tcPr>
          <w:p w14:paraId="0C19A863" w14:textId="77777777" w:rsidR="00DA024B" w:rsidRPr="00F00F46" w:rsidRDefault="00DA024B" w:rsidP="004A02C9">
            <w:pPr>
              <w:pStyle w:val="NoSpacing"/>
            </w:pPr>
            <w:r w:rsidRPr="00F00F46">
              <w:t>DC = 2.47; p = 0.02</w:t>
            </w:r>
          </w:p>
        </w:tc>
      </w:tr>
      <w:tr w:rsidR="00DA024B" w:rsidRPr="00F00F46" w14:paraId="6EA726F8" w14:textId="77777777" w:rsidTr="004A02C9">
        <w:trPr>
          <w:trHeight w:val="74"/>
        </w:trPr>
        <w:tc>
          <w:tcPr>
            <w:tcW w:w="4887" w:type="dxa"/>
            <w:gridSpan w:val="2"/>
            <w:hideMark/>
          </w:tcPr>
          <w:p w14:paraId="544DE5F6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C29 – Iron sources</w:t>
            </w:r>
          </w:p>
        </w:tc>
        <w:tc>
          <w:tcPr>
            <w:tcW w:w="4845" w:type="dxa"/>
            <w:hideMark/>
          </w:tcPr>
          <w:p w14:paraId="4B7BFD09" w14:textId="3B75A48B" w:rsidR="00DA024B" w:rsidRPr="00F00F46" w:rsidRDefault="00DA024B" w:rsidP="004A02C9">
            <w:pPr>
              <w:pStyle w:val="NoSpacing"/>
            </w:pPr>
            <w:r w:rsidRPr="00F00F46">
              <w:t>OMNSQ = 2.02; DC = -2.46; p &lt;</w:t>
            </w:r>
            <w:r w:rsidR="00450587">
              <w:t xml:space="preserve"> </w:t>
            </w:r>
            <w:r w:rsidRPr="00F00F46">
              <w:t>0.01</w:t>
            </w:r>
          </w:p>
        </w:tc>
      </w:tr>
      <w:tr w:rsidR="00DA024B" w:rsidRPr="00F00F46" w14:paraId="66B6F56B" w14:textId="77777777" w:rsidTr="004A02C9">
        <w:trPr>
          <w:trHeight w:val="74"/>
        </w:trPr>
        <w:tc>
          <w:tcPr>
            <w:tcW w:w="4887" w:type="dxa"/>
            <w:gridSpan w:val="2"/>
          </w:tcPr>
          <w:p w14:paraId="1D8EFD18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C36E – Enhancing iron absorption</w:t>
            </w:r>
          </w:p>
        </w:tc>
        <w:tc>
          <w:tcPr>
            <w:tcW w:w="4845" w:type="dxa"/>
          </w:tcPr>
          <w:p w14:paraId="11904515" w14:textId="2B363560" w:rsidR="00DA024B" w:rsidRPr="00F00F46" w:rsidRDefault="00DA024B" w:rsidP="004A02C9">
            <w:pPr>
              <w:pStyle w:val="NoSpacing"/>
            </w:pPr>
            <w:r w:rsidRPr="00F00F46">
              <w:t xml:space="preserve">OMNSQ – 1.56; DC = -1.54; </w:t>
            </w:r>
            <w:r w:rsidR="00450587">
              <w:t>p</w:t>
            </w:r>
            <w:r w:rsidRPr="00F00F46">
              <w:t xml:space="preserve"> &lt;</w:t>
            </w:r>
            <w:r w:rsidR="00450587">
              <w:t xml:space="preserve"> </w:t>
            </w:r>
            <w:r w:rsidRPr="00F00F46">
              <w:t>0.01</w:t>
            </w:r>
          </w:p>
        </w:tc>
      </w:tr>
      <w:tr w:rsidR="00DA024B" w:rsidRPr="00F00F46" w14:paraId="68E934BE" w14:textId="77777777" w:rsidTr="004A02C9">
        <w:trPr>
          <w:trHeight w:val="74"/>
        </w:trPr>
        <w:tc>
          <w:tcPr>
            <w:tcW w:w="4887" w:type="dxa"/>
            <w:gridSpan w:val="2"/>
          </w:tcPr>
          <w:p w14:paraId="13F1EBF5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D1C – Nutrients for recovery</w:t>
            </w:r>
          </w:p>
        </w:tc>
        <w:tc>
          <w:tcPr>
            <w:tcW w:w="4845" w:type="dxa"/>
          </w:tcPr>
          <w:p w14:paraId="42F5C090" w14:textId="77777777" w:rsidR="00DA024B" w:rsidRPr="00F00F46" w:rsidRDefault="00DA024B" w:rsidP="004A02C9">
            <w:pPr>
              <w:pStyle w:val="NoSpacing"/>
            </w:pPr>
            <w:r w:rsidRPr="00F00F46">
              <w:t>OMNSQ – 1.67</w:t>
            </w:r>
          </w:p>
        </w:tc>
      </w:tr>
      <w:tr w:rsidR="00DA024B" w:rsidRPr="00F00F46" w14:paraId="0F2A2C35" w14:textId="77777777" w:rsidTr="004A02C9">
        <w:trPr>
          <w:trHeight w:val="152"/>
        </w:trPr>
        <w:tc>
          <w:tcPr>
            <w:tcW w:w="4887" w:type="dxa"/>
            <w:gridSpan w:val="2"/>
          </w:tcPr>
          <w:p w14:paraId="55995475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 xml:space="preserve">D6D – Losing fat </w:t>
            </w:r>
          </w:p>
        </w:tc>
        <w:tc>
          <w:tcPr>
            <w:tcW w:w="4845" w:type="dxa"/>
          </w:tcPr>
          <w:p w14:paraId="7649FADF" w14:textId="77777777" w:rsidR="00DA024B" w:rsidRPr="00F00F46" w:rsidRDefault="00DA024B" w:rsidP="004A02C9">
            <w:pPr>
              <w:pStyle w:val="NoSpacing"/>
            </w:pPr>
            <w:r w:rsidRPr="00F00F46">
              <w:t>DC = -1.21; p = 0.05</w:t>
            </w:r>
          </w:p>
        </w:tc>
      </w:tr>
      <w:tr w:rsidR="00DA024B" w:rsidRPr="00F00F46" w14:paraId="3D7D47A6" w14:textId="77777777" w:rsidTr="004A02C9">
        <w:trPr>
          <w:trHeight w:val="74"/>
        </w:trPr>
        <w:tc>
          <w:tcPr>
            <w:tcW w:w="4887" w:type="dxa"/>
            <w:gridSpan w:val="2"/>
          </w:tcPr>
          <w:p w14:paraId="5FEEB602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D8A – Gaining lean body mass</w:t>
            </w:r>
          </w:p>
        </w:tc>
        <w:tc>
          <w:tcPr>
            <w:tcW w:w="4845" w:type="dxa"/>
          </w:tcPr>
          <w:p w14:paraId="63C952E0" w14:textId="59AA6549" w:rsidR="00DA024B" w:rsidRPr="00F00F46" w:rsidRDefault="00DA024B" w:rsidP="004A02C9">
            <w:pPr>
              <w:pStyle w:val="NoSpacing"/>
            </w:pPr>
            <w:r w:rsidRPr="00F00F46">
              <w:t>DC = 3.14; p &lt;</w:t>
            </w:r>
            <w:r w:rsidR="00450587">
              <w:t xml:space="preserve"> </w:t>
            </w:r>
            <w:r w:rsidRPr="00F00F46">
              <w:t>0.01</w:t>
            </w:r>
          </w:p>
        </w:tc>
      </w:tr>
      <w:tr w:rsidR="00DA024B" w:rsidRPr="00F00F46" w14:paraId="76DC4F8D" w14:textId="77777777" w:rsidTr="004A02C9">
        <w:trPr>
          <w:trHeight w:val="457"/>
        </w:trPr>
        <w:tc>
          <w:tcPr>
            <w:tcW w:w="4887" w:type="dxa"/>
            <w:gridSpan w:val="2"/>
          </w:tcPr>
          <w:p w14:paraId="0A3270D7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E3B – Assessing hydration</w:t>
            </w:r>
          </w:p>
        </w:tc>
        <w:tc>
          <w:tcPr>
            <w:tcW w:w="4845" w:type="dxa"/>
          </w:tcPr>
          <w:p w14:paraId="4C1FB129" w14:textId="77777777" w:rsidR="00DA024B" w:rsidRPr="00F00F46" w:rsidRDefault="00DA024B" w:rsidP="004A02C9">
            <w:pPr>
              <w:pStyle w:val="NoSpacing"/>
            </w:pPr>
            <w:r w:rsidRPr="00F00F46">
              <w:t>OMNSQ = 1.89</w:t>
            </w:r>
          </w:p>
        </w:tc>
      </w:tr>
      <w:tr w:rsidR="00DA024B" w:rsidRPr="00F00F46" w14:paraId="7200E7FB" w14:textId="77777777" w:rsidTr="004A02C9">
        <w:trPr>
          <w:trHeight w:val="83"/>
        </w:trPr>
        <w:tc>
          <w:tcPr>
            <w:tcW w:w="9732" w:type="dxa"/>
            <w:gridSpan w:val="3"/>
            <w:tcBorders>
              <w:bottom w:val="single" w:sz="4" w:space="0" w:color="auto"/>
            </w:tcBorders>
          </w:tcPr>
          <w:p w14:paraId="7CE4D65F" w14:textId="77777777" w:rsidR="00DA024B" w:rsidRPr="00F00F46" w:rsidRDefault="00DA024B" w:rsidP="004A02C9">
            <w:pPr>
              <w:pStyle w:val="NoSpacing"/>
            </w:pPr>
            <w:r w:rsidRPr="00F00F46">
              <w:t>Items that have had modifications made since initial analysis that require further evaluation</w:t>
            </w:r>
          </w:p>
        </w:tc>
      </w:tr>
      <w:tr w:rsidR="00DA024B" w:rsidRPr="00F00F46" w14:paraId="42A9103F" w14:textId="77777777" w:rsidTr="004A02C9">
        <w:trPr>
          <w:trHeight w:val="165"/>
        </w:trPr>
        <w:tc>
          <w:tcPr>
            <w:tcW w:w="4887" w:type="dxa"/>
            <w:gridSpan w:val="2"/>
            <w:tcBorders>
              <w:top w:val="single" w:sz="4" w:space="0" w:color="auto"/>
            </w:tcBorders>
            <w:hideMark/>
          </w:tcPr>
          <w:p w14:paraId="27D0708F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C36D – Enhancing iron absorption</w:t>
            </w:r>
          </w:p>
        </w:tc>
        <w:tc>
          <w:tcPr>
            <w:tcW w:w="4845" w:type="dxa"/>
            <w:tcBorders>
              <w:top w:val="single" w:sz="4" w:space="0" w:color="auto"/>
            </w:tcBorders>
            <w:hideMark/>
          </w:tcPr>
          <w:p w14:paraId="027AF8D7" w14:textId="77777777" w:rsidR="00DA024B" w:rsidRPr="00F00F46" w:rsidRDefault="00DA024B" w:rsidP="004A02C9">
            <w:pPr>
              <w:pStyle w:val="NoSpacing"/>
            </w:pPr>
            <w:r w:rsidRPr="00F00F46">
              <w:t>OMNSQ = 2.19; IMNSQ = 1.67; PMC = -0.05; DC = -2.11; p = &lt;0.01</w:t>
            </w:r>
          </w:p>
        </w:tc>
      </w:tr>
      <w:tr w:rsidR="00DA024B" w:rsidRPr="00F00F46" w14:paraId="4EE92026" w14:textId="77777777" w:rsidTr="004A02C9">
        <w:trPr>
          <w:trHeight w:val="287"/>
        </w:trPr>
        <w:tc>
          <w:tcPr>
            <w:tcW w:w="4887" w:type="dxa"/>
            <w:gridSpan w:val="2"/>
            <w:hideMark/>
          </w:tcPr>
          <w:p w14:paraId="6AE106F2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D1B – Nutrients for recovery</w:t>
            </w:r>
          </w:p>
        </w:tc>
        <w:tc>
          <w:tcPr>
            <w:tcW w:w="4845" w:type="dxa"/>
            <w:hideMark/>
          </w:tcPr>
          <w:p w14:paraId="55D45C63" w14:textId="78FC914F" w:rsidR="00DA024B" w:rsidRPr="00F00F46" w:rsidRDefault="00DA024B" w:rsidP="004A02C9">
            <w:pPr>
              <w:pStyle w:val="NoSpacing"/>
            </w:pPr>
            <w:r w:rsidRPr="00F00F46">
              <w:t>OMNSQ = 1.70; IMNSQ = 1.47; DC = -1.66; p &lt;</w:t>
            </w:r>
            <w:r w:rsidR="00450587">
              <w:t xml:space="preserve"> </w:t>
            </w:r>
            <w:r w:rsidRPr="00F00F46">
              <w:t>0.01</w:t>
            </w:r>
          </w:p>
        </w:tc>
      </w:tr>
      <w:tr w:rsidR="00DA024B" w:rsidRPr="00F00F46" w14:paraId="5087E262" w14:textId="77777777" w:rsidTr="004A02C9">
        <w:trPr>
          <w:trHeight w:val="291"/>
        </w:trPr>
        <w:tc>
          <w:tcPr>
            <w:tcW w:w="4887" w:type="dxa"/>
            <w:gridSpan w:val="2"/>
            <w:hideMark/>
          </w:tcPr>
          <w:p w14:paraId="60833801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D2 – Rapid recovery recommendations</w:t>
            </w:r>
          </w:p>
        </w:tc>
        <w:tc>
          <w:tcPr>
            <w:tcW w:w="4845" w:type="dxa"/>
            <w:hideMark/>
          </w:tcPr>
          <w:p w14:paraId="25087547" w14:textId="0C5F8434" w:rsidR="00DA024B" w:rsidRPr="00F00F46" w:rsidRDefault="00DA024B" w:rsidP="004A02C9">
            <w:pPr>
              <w:pStyle w:val="NoSpacing"/>
            </w:pPr>
            <w:r w:rsidRPr="00F00F46">
              <w:t>OMNSQ = 3.00; DC = -2.39; p &lt;</w:t>
            </w:r>
            <w:r w:rsidR="00450587">
              <w:t xml:space="preserve"> </w:t>
            </w:r>
            <w:r w:rsidRPr="00F00F46">
              <w:t>0.01</w:t>
            </w:r>
          </w:p>
        </w:tc>
      </w:tr>
      <w:tr w:rsidR="00DA024B" w:rsidRPr="00F00F46" w14:paraId="43E7A852" w14:textId="77777777" w:rsidTr="004A02C9">
        <w:trPr>
          <w:trHeight w:val="267"/>
        </w:trPr>
        <w:tc>
          <w:tcPr>
            <w:tcW w:w="4887" w:type="dxa"/>
            <w:gridSpan w:val="2"/>
            <w:hideMark/>
          </w:tcPr>
          <w:p w14:paraId="0804AF48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D3B – Inadequate CHO symptoms</w:t>
            </w:r>
          </w:p>
        </w:tc>
        <w:tc>
          <w:tcPr>
            <w:tcW w:w="4845" w:type="dxa"/>
            <w:hideMark/>
          </w:tcPr>
          <w:p w14:paraId="36C5234A" w14:textId="475F8626" w:rsidR="00DA024B" w:rsidRPr="00F00F46" w:rsidRDefault="00DA024B" w:rsidP="004A02C9">
            <w:pPr>
              <w:pStyle w:val="NoSpacing"/>
            </w:pPr>
            <w:r w:rsidRPr="00F00F46">
              <w:t>OMNSQ = 1.90; DC = -2.24; p &lt;</w:t>
            </w:r>
            <w:r w:rsidR="00450587">
              <w:t xml:space="preserve"> </w:t>
            </w:r>
            <w:r w:rsidRPr="00F00F46">
              <w:t>0.01</w:t>
            </w:r>
          </w:p>
        </w:tc>
      </w:tr>
      <w:tr w:rsidR="00DA024B" w:rsidRPr="00F00F46" w14:paraId="259666B0" w14:textId="77777777" w:rsidTr="004A02C9">
        <w:trPr>
          <w:trHeight w:val="748"/>
        </w:trPr>
        <w:tc>
          <w:tcPr>
            <w:tcW w:w="4887" w:type="dxa"/>
            <w:gridSpan w:val="2"/>
            <w:tcBorders>
              <w:bottom w:val="single" w:sz="4" w:space="0" w:color="auto"/>
            </w:tcBorders>
          </w:tcPr>
          <w:p w14:paraId="293134D9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E5E – Fluid replacement choices</w:t>
            </w:r>
          </w:p>
        </w:tc>
        <w:tc>
          <w:tcPr>
            <w:tcW w:w="4845" w:type="dxa"/>
            <w:tcBorders>
              <w:bottom w:val="single" w:sz="4" w:space="0" w:color="auto"/>
            </w:tcBorders>
          </w:tcPr>
          <w:p w14:paraId="5FC52140" w14:textId="77777777" w:rsidR="00DA024B" w:rsidRPr="00F00F46" w:rsidRDefault="00DA024B" w:rsidP="004A02C9">
            <w:pPr>
              <w:pStyle w:val="NoSpacing"/>
            </w:pPr>
            <w:r w:rsidRPr="00F00F46">
              <w:t>OMNSQ = 2.61; IMNSQ = 2.03; PMC = -0.34</w:t>
            </w:r>
          </w:p>
          <w:p w14:paraId="28998BD6" w14:textId="77777777" w:rsidR="00DA024B" w:rsidRPr="00F00F46" w:rsidRDefault="00DA024B" w:rsidP="004A02C9">
            <w:pPr>
              <w:pStyle w:val="NoSpacing"/>
            </w:pPr>
            <w:r w:rsidRPr="00F00F46">
              <w:t>DC = -4.68; p = &lt;0.01</w:t>
            </w:r>
          </w:p>
        </w:tc>
      </w:tr>
      <w:tr w:rsidR="00DA024B" w:rsidRPr="00F00F46" w14:paraId="6D7BBA8C" w14:textId="77777777" w:rsidTr="004A02C9">
        <w:trPr>
          <w:trHeight w:val="231"/>
        </w:trPr>
        <w:tc>
          <w:tcPr>
            <w:tcW w:w="9732" w:type="dxa"/>
            <w:gridSpan w:val="3"/>
            <w:tcBorders>
              <w:top w:val="single" w:sz="4" w:space="0" w:color="auto"/>
            </w:tcBorders>
          </w:tcPr>
          <w:p w14:paraId="15EE2E87" w14:textId="77777777" w:rsidR="00DA024B" w:rsidRPr="00F00F46" w:rsidRDefault="00DA024B" w:rsidP="004A02C9">
            <w:pPr>
              <w:pStyle w:val="NoSpacing"/>
            </w:pPr>
            <w:r w:rsidRPr="00F00F46">
              <w:t>Items not identified in initial analysis and require future investigation</w:t>
            </w:r>
          </w:p>
        </w:tc>
      </w:tr>
      <w:tr w:rsidR="00DA024B" w:rsidRPr="00F00F46" w14:paraId="316275D0" w14:textId="77777777" w:rsidTr="004A02C9">
        <w:trPr>
          <w:trHeight w:val="74"/>
        </w:trPr>
        <w:tc>
          <w:tcPr>
            <w:tcW w:w="4887" w:type="dxa"/>
            <w:gridSpan w:val="2"/>
            <w:hideMark/>
          </w:tcPr>
          <w:p w14:paraId="3EB06DF8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E3A – Assessing hydration</w:t>
            </w:r>
          </w:p>
        </w:tc>
        <w:tc>
          <w:tcPr>
            <w:tcW w:w="4845" w:type="dxa"/>
            <w:hideMark/>
          </w:tcPr>
          <w:p w14:paraId="11778628" w14:textId="77777777" w:rsidR="00DA024B" w:rsidRPr="00F00F46" w:rsidRDefault="00DA024B" w:rsidP="004A02C9">
            <w:pPr>
              <w:pStyle w:val="NoSpacing"/>
            </w:pPr>
            <w:r w:rsidRPr="00F00F46">
              <w:t>OMNSQ = 1.67</w:t>
            </w:r>
          </w:p>
        </w:tc>
      </w:tr>
      <w:tr w:rsidR="00DA024B" w:rsidRPr="00F00F46" w14:paraId="217FD6A5" w14:textId="77777777" w:rsidTr="004A02C9">
        <w:trPr>
          <w:trHeight w:val="454"/>
        </w:trPr>
        <w:tc>
          <w:tcPr>
            <w:tcW w:w="4887" w:type="dxa"/>
            <w:gridSpan w:val="2"/>
            <w:tcBorders>
              <w:bottom w:val="single" w:sz="4" w:space="0" w:color="auto"/>
            </w:tcBorders>
            <w:hideMark/>
          </w:tcPr>
          <w:p w14:paraId="294E78C4" w14:textId="77777777" w:rsidR="00DA024B" w:rsidRPr="00F00F46" w:rsidRDefault="00DA024B" w:rsidP="004A02C9">
            <w:pPr>
              <w:pStyle w:val="NoSpacing"/>
              <w:ind w:left="720"/>
            </w:pPr>
            <w:r w:rsidRPr="00F00F46">
              <w:t>F7C – Nutrition for extreme heat</w:t>
            </w:r>
          </w:p>
        </w:tc>
        <w:tc>
          <w:tcPr>
            <w:tcW w:w="4845" w:type="dxa"/>
            <w:tcBorders>
              <w:bottom w:val="single" w:sz="4" w:space="0" w:color="auto"/>
            </w:tcBorders>
            <w:hideMark/>
          </w:tcPr>
          <w:p w14:paraId="427BC6A1" w14:textId="77777777" w:rsidR="00DA024B" w:rsidRPr="00F00F46" w:rsidRDefault="00DA024B" w:rsidP="004A02C9">
            <w:pPr>
              <w:pStyle w:val="NoSpacing"/>
            </w:pPr>
            <w:r w:rsidRPr="00F00F46">
              <w:t>OMNSQ = 1.50</w:t>
            </w:r>
          </w:p>
        </w:tc>
      </w:tr>
    </w:tbl>
    <w:p w14:paraId="405A4EB5" w14:textId="0C579543" w:rsidR="00DA024B" w:rsidRPr="006D3615" w:rsidRDefault="00DA024B" w:rsidP="00DA024B">
      <w:r w:rsidRPr="006D3615">
        <w:t>DIF</w:t>
      </w:r>
      <w:r w:rsidR="006D3615" w:rsidRPr="006D3615">
        <w:t>,</w:t>
      </w:r>
      <w:r w:rsidRPr="006D3615">
        <w:t xml:space="preserve"> differential item functioning, DC</w:t>
      </w:r>
      <w:r w:rsidR="006D3615" w:rsidRPr="006D3615">
        <w:t>,</w:t>
      </w:r>
      <w:r w:rsidRPr="006D3615">
        <w:t xml:space="preserve"> DIF contrast, OMNSQ</w:t>
      </w:r>
      <w:r w:rsidR="006D3615" w:rsidRPr="006D3615">
        <w:t>,</w:t>
      </w:r>
      <w:r w:rsidRPr="006D3615">
        <w:t xml:space="preserve"> outfit mean square, IMNSQ</w:t>
      </w:r>
      <w:r w:rsidR="006D3615" w:rsidRPr="006D3615">
        <w:t>,</w:t>
      </w:r>
      <w:r w:rsidRPr="006D3615">
        <w:t xml:space="preserve"> infit mean square, PMC</w:t>
      </w:r>
      <w:r w:rsidR="006D3615" w:rsidRPr="006D3615">
        <w:t>,</w:t>
      </w:r>
      <w:r w:rsidRPr="006D3615">
        <w:t xml:space="preserve"> point measure correlation, CHO</w:t>
      </w:r>
      <w:r w:rsidR="006D3615" w:rsidRPr="006D3615">
        <w:t>,</w:t>
      </w:r>
      <w:r w:rsidRPr="006D3615">
        <w:t xml:space="preserve"> carbohydrates </w:t>
      </w:r>
    </w:p>
    <w:p w14:paraId="0FAD7BC1" w14:textId="39048038" w:rsidR="00093E9D" w:rsidRPr="00F00F46" w:rsidRDefault="00295B3C" w:rsidP="00DA024B">
      <w:pPr>
        <w:rPr>
          <w:i/>
          <w:iCs/>
        </w:rPr>
      </w:pPr>
      <w:r>
        <w:rPr>
          <w:rFonts w:cstheme="minorHAnsi"/>
        </w:rPr>
        <w:t xml:space="preserve">The original </w:t>
      </w:r>
      <w:r w:rsidR="00093E9D" w:rsidRPr="00F00F46">
        <w:rPr>
          <w:rFonts w:cstheme="minorHAnsi"/>
        </w:rPr>
        <w:t>PCA of residuals showed that 69.2% of raw variance was explained by the principal component with an Eigenvalue of 8.85 in the first contrast</w:t>
      </w:r>
      <w:r>
        <w:rPr>
          <w:rFonts w:cstheme="minorHAnsi"/>
        </w:rPr>
        <w:t xml:space="preserve"> compared to the</w:t>
      </w:r>
      <w:r w:rsidR="00093E9D" w:rsidRPr="00F00F46">
        <w:rPr>
          <w:rFonts w:cstheme="minorHAnsi"/>
        </w:rPr>
        <w:t xml:space="preserve"> second PCA of residuals </w:t>
      </w:r>
      <w:r>
        <w:rPr>
          <w:rFonts w:cstheme="minorHAnsi"/>
        </w:rPr>
        <w:t xml:space="preserve">which </w:t>
      </w:r>
      <w:r w:rsidR="00093E9D" w:rsidRPr="00F00F46">
        <w:rPr>
          <w:rFonts w:cstheme="minorHAnsi"/>
        </w:rPr>
        <w:t>demonstrated that 70.2% of raw variance was explained by the principal component with an Eigenvalue of 6.13 in the first contrast.</w:t>
      </w:r>
      <w:r w:rsidRPr="00295B3C">
        <w:rPr>
          <w:rFonts w:cstheme="minorHAnsi"/>
        </w:rPr>
        <w:t xml:space="preserve"> </w:t>
      </w:r>
      <w:r w:rsidRPr="00F00F46">
        <w:rPr>
          <w:rFonts w:cstheme="minorHAnsi"/>
        </w:rPr>
        <w:t>The Eigenvalue corresponds to the number of items that may potentially measure a different construct</w:t>
      </w:r>
      <w:r w:rsidRPr="00F00F46">
        <w:rPr>
          <w:rFonts w:cstheme="minorHAnsi"/>
        </w:rPr>
        <w:fldChar w:fldCharType="begin">
          <w:fldData xml:space="preserve">PEVuZE5vdGU+PENpdGU+PEF1dGhvcj5MaW5hY3JlPC9BdXRob3I+PFllYXI+MjAxNzwvWWVhcj48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</w:fldData>
        </w:fldChar>
      </w:r>
      <w:r w:rsidR="00707B66">
        <w:rPr>
          <w:rFonts w:cstheme="minorHAnsi"/>
        </w:rPr>
        <w:instrText xml:space="preserve"> ADDIN EN.CITE </w:instrText>
      </w:r>
      <w:r w:rsidR="00707B66">
        <w:rPr>
          <w:rFonts w:cstheme="minorHAnsi"/>
        </w:rPr>
        <w:fldChar w:fldCharType="begin">
          <w:fldData xml:space="preserve">PEVuZE5vdGU+PENpdGU+PEF1dGhvcj5MaW5hY3JlPC9BdXRob3I+PFllYXI+MjAxNzwvWWVhcj48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</w:fldData>
        </w:fldChar>
      </w:r>
      <w:r w:rsidR="00707B66">
        <w:rPr>
          <w:rFonts w:cstheme="minorHAnsi"/>
        </w:rPr>
        <w:instrText xml:space="preserve"> ADDIN EN.CITE.DATA </w:instrText>
      </w:r>
      <w:r w:rsidR="00707B66">
        <w:rPr>
          <w:rFonts w:cstheme="minorHAnsi"/>
        </w:rPr>
      </w:r>
      <w:r w:rsidR="00707B66">
        <w:rPr>
          <w:rFonts w:cstheme="minorHAnsi"/>
        </w:rPr>
        <w:fldChar w:fldCharType="end"/>
      </w:r>
      <w:r w:rsidRPr="00F00F46">
        <w:rPr>
          <w:rFonts w:cstheme="minorHAnsi"/>
        </w:rPr>
        <w:fldChar w:fldCharType="separate"/>
      </w:r>
      <w:r w:rsidR="00707B66" w:rsidRPr="00707B66">
        <w:rPr>
          <w:rFonts w:cstheme="minorHAnsi"/>
          <w:noProof/>
          <w:vertAlign w:val="superscript"/>
        </w:rPr>
        <w:t>(1, 2)</w:t>
      </w:r>
      <w:r w:rsidRPr="00F00F46">
        <w:rPr>
          <w:rFonts w:cstheme="minorHAnsi"/>
        </w:rPr>
        <w:fldChar w:fldCharType="end"/>
      </w:r>
      <w:r w:rsidRPr="00F00F46">
        <w:rPr>
          <w:rFonts w:cstheme="minorHAnsi"/>
        </w:rPr>
        <w:t>.</w:t>
      </w:r>
      <w:r w:rsidRPr="00295B3C">
        <w:rPr>
          <w:rFonts w:cstheme="minorHAnsi"/>
        </w:rPr>
        <w:t xml:space="preserve"> </w:t>
      </w:r>
      <w:r w:rsidRPr="00F00F46">
        <w:rPr>
          <w:rFonts w:cstheme="minorHAnsi"/>
        </w:rPr>
        <w:t>The Eigenvalue is acceptable given the large number of items in the Rasch analysis, as only a very small proportion of items may measure a secondary construct.</w:t>
      </w:r>
    </w:p>
    <w:p w14:paraId="2E7854B9" w14:textId="77777777" w:rsidR="00707B66" w:rsidRDefault="00FE7834" w:rsidP="001673B5">
      <w:r>
        <w:fldChar w:fldCharType="begin"/>
      </w:r>
      <w:r>
        <w:instrText xml:space="preserve"> ADDIN </w:instrText>
      </w:r>
      <w:r>
        <w:fldChar w:fldCharType="end"/>
      </w:r>
    </w:p>
    <w:p w14:paraId="7CA8FE33" w14:textId="77777777" w:rsidR="00707B66" w:rsidRDefault="00707B66" w:rsidP="001673B5"/>
    <w:p w14:paraId="5586FE46" w14:textId="77777777" w:rsidR="00707B66" w:rsidRPr="00707B66" w:rsidRDefault="00707B66" w:rsidP="00707B66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707B66">
        <w:t>1.</w:t>
      </w:r>
      <w:r w:rsidRPr="00707B66">
        <w:tab/>
        <w:t>Linacre JM. A User's Guide to W I N S T E P S® M I N I S T E P Rasch-model computer programs. Program manual 4.0.0. 2017. Report No.: 0-941938-03-4.</w:t>
      </w:r>
    </w:p>
    <w:p w14:paraId="6D7E0954" w14:textId="77777777" w:rsidR="00707B66" w:rsidRPr="00707B66" w:rsidRDefault="00707B66" w:rsidP="00707B66">
      <w:pPr>
        <w:pStyle w:val="EndNoteBibliography"/>
      </w:pPr>
      <w:r w:rsidRPr="00707B66">
        <w:t>2.</w:t>
      </w:r>
      <w:r w:rsidRPr="00707B66">
        <w:tab/>
        <w:t>Rasch measurement applications in quantitative educational research. 1st ed. 2020. ed. Khine MS, editor. Singapore: Springer Singapore; 2020.</w:t>
      </w:r>
    </w:p>
    <w:p w14:paraId="65ADF2B2" w14:textId="3C60ED57" w:rsidR="00277152" w:rsidRDefault="00707B66" w:rsidP="001673B5">
      <w:r>
        <w:fldChar w:fldCharType="end"/>
      </w:r>
    </w:p>
    <w:sectPr w:rsidR="00277152"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BB02C8" w16cex:dateUtc="2020-07-16T06:46:00Z"/>
  <w16cex:commentExtensible w16cex:durableId="22BB0235" w16cex:dateUtc="2020-07-16T06:43:00Z"/>
  <w16cex:commentExtensible w16cex:durableId="22BB04E3" w16cex:dateUtc="2020-07-16T06:54:00Z"/>
  <w16cex:commentExtensible w16cex:durableId="22BB0345" w16cex:dateUtc="2020-07-16T06:48:00Z"/>
  <w16cex:commentExtensible w16cex:durableId="22BB052D" w16cex:dateUtc="2020-07-16T06:56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A6BBB45" w14:textId="77777777" w:rsidR="00321B95" w:rsidRDefault="00321B95" w:rsidP="00162839">
      <w:pPr>
        <w:spacing w:after="0" w:line="240" w:lineRule="auto"/>
      </w:pPr>
      <w:r>
        <w:separator/>
      </w:r>
    </w:p>
  </w:endnote>
  <w:endnote w:type="continuationSeparator" w:id="0">
    <w:p w14:paraId="5E6F8F53" w14:textId="77777777" w:rsidR="00321B95" w:rsidRDefault="00321B95" w:rsidP="001628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22097855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0095E92" w14:textId="4C69BEC3" w:rsidR="00B61FBE" w:rsidRDefault="00B61FB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5</w:t>
        </w:r>
        <w:r>
          <w:rPr>
            <w:noProof/>
          </w:rPr>
          <w:fldChar w:fldCharType="end"/>
        </w:r>
      </w:p>
    </w:sdtContent>
  </w:sdt>
  <w:p w14:paraId="71D52DB7" w14:textId="77777777" w:rsidR="00B61FBE" w:rsidRDefault="00B61FB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5920DD8" w14:textId="77777777" w:rsidR="00321B95" w:rsidRDefault="00321B95" w:rsidP="00162839">
      <w:pPr>
        <w:spacing w:after="0" w:line="240" w:lineRule="auto"/>
      </w:pPr>
      <w:r>
        <w:separator/>
      </w:r>
    </w:p>
  </w:footnote>
  <w:footnote w:type="continuationSeparator" w:id="0">
    <w:p w14:paraId="7C7C176C" w14:textId="77777777" w:rsidR="00321B95" w:rsidRDefault="00321B95" w:rsidP="0016283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FD7A68"/>
    <w:multiLevelType w:val="hybridMultilevel"/>
    <w:tmpl w:val="3968C94A"/>
    <w:lvl w:ilvl="0" w:tplc="29DC3A0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2CB08D9"/>
    <w:multiLevelType w:val="hybridMultilevel"/>
    <w:tmpl w:val="BE2C39FC"/>
    <w:lvl w:ilvl="0" w:tplc="1B8AF182"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5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26D4A"/>
    <w:rsid w:val="00000497"/>
    <w:rsid w:val="00002586"/>
    <w:rsid w:val="00002A22"/>
    <w:rsid w:val="0000346D"/>
    <w:rsid w:val="00004552"/>
    <w:rsid w:val="00004679"/>
    <w:rsid w:val="00004CCB"/>
    <w:rsid w:val="00004F0E"/>
    <w:rsid w:val="00006AF2"/>
    <w:rsid w:val="00007F3C"/>
    <w:rsid w:val="00010859"/>
    <w:rsid w:val="00010C26"/>
    <w:rsid w:val="000135B7"/>
    <w:rsid w:val="00013B6F"/>
    <w:rsid w:val="000141BA"/>
    <w:rsid w:val="00014C7B"/>
    <w:rsid w:val="000151F1"/>
    <w:rsid w:val="000156C4"/>
    <w:rsid w:val="00015A7E"/>
    <w:rsid w:val="0001613E"/>
    <w:rsid w:val="000161AA"/>
    <w:rsid w:val="000162BC"/>
    <w:rsid w:val="00016A17"/>
    <w:rsid w:val="000170F7"/>
    <w:rsid w:val="000175E3"/>
    <w:rsid w:val="00020935"/>
    <w:rsid w:val="00020E9D"/>
    <w:rsid w:val="00021B4A"/>
    <w:rsid w:val="00021F3F"/>
    <w:rsid w:val="000224F5"/>
    <w:rsid w:val="00022B8F"/>
    <w:rsid w:val="00022BA5"/>
    <w:rsid w:val="000236D4"/>
    <w:rsid w:val="00023B68"/>
    <w:rsid w:val="000243B9"/>
    <w:rsid w:val="00024F91"/>
    <w:rsid w:val="000253B1"/>
    <w:rsid w:val="00025963"/>
    <w:rsid w:val="00025A15"/>
    <w:rsid w:val="00025F4B"/>
    <w:rsid w:val="000263DC"/>
    <w:rsid w:val="00026818"/>
    <w:rsid w:val="00026F11"/>
    <w:rsid w:val="00027866"/>
    <w:rsid w:val="0003293A"/>
    <w:rsid w:val="00032C86"/>
    <w:rsid w:val="00033DEA"/>
    <w:rsid w:val="00033E07"/>
    <w:rsid w:val="00036348"/>
    <w:rsid w:val="00036D9C"/>
    <w:rsid w:val="0003713F"/>
    <w:rsid w:val="00037165"/>
    <w:rsid w:val="000379CB"/>
    <w:rsid w:val="00040F99"/>
    <w:rsid w:val="00041D8D"/>
    <w:rsid w:val="00043417"/>
    <w:rsid w:val="0004434E"/>
    <w:rsid w:val="00044671"/>
    <w:rsid w:val="0004565B"/>
    <w:rsid w:val="00045EB1"/>
    <w:rsid w:val="00050CED"/>
    <w:rsid w:val="00050E3C"/>
    <w:rsid w:val="000512B5"/>
    <w:rsid w:val="00051B82"/>
    <w:rsid w:val="000531A2"/>
    <w:rsid w:val="00053283"/>
    <w:rsid w:val="0005329C"/>
    <w:rsid w:val="000537E5"/>
    <w:rsid w:val="0005509D"/>
    <w:rsid w:val="00056038"/>
    <w:rsid w:val="00060304"/>
    <w:rsid w:val="000608ED"/>
    <w:rsid w:val="000634AB"/>
    <w:rsid w:val="00063EED"/>
    <w:rsid w:val="00063F0D"/>
    <w:rsid w:val="0006630B"/>
    <w:rsid w:val="000678F3"/>
    <w:rsid w:val="000704FB"/>
    <w:rsid w:val="00070A42"/>
    <w:rsid w:val="00074DAB"/>
    <w:rsid w:val="000751F3"/>
    <w:rsid w:val="00075954"/>
    <w:rsid w:val="000763C3"/>
    <w:rsid w:val="00077098"/>
    <w:rsid w:val="0007793C"/>
    <w:rsid w:val="0008198E"/>
    <w:rsid w:val="00081CB7"/>
    <w:rsid w:val="00081D90"/>
    <w:rsid w:val="0008259D"/>
    <w:rsid w:val="00083551"/>
    <w:rsid w:val="00084492"/>
    <w:rsid w:val="0008518E"/>
    <w:rsid w:val="00085435"/>
    <w:rsid w:val="00086995"/>
    <w:rsid w:val="00087432"/>
    <w:rsid w:val="00090983"/>
    <w:rsid w:val="00090B45"/>
    <w:rsid w:val="0009161B"/>
    <w:rsid w:val="000917B5"/>
    <w:rsid w:val="000939F9"/>
    <w:rsid w:val="00093B1D"/>
    <w:rsid w:val="00093E9D"/>
    <w:rsid w:val="00094703"/>
    <w:rsid w:val="0009592D"/>
    <w:rsid w:val="000962F2"/>
    <w:rsid w:val="000966DC"/>
    <w:rsid w:val="00096775"/>
    <w:rsid w:val="000A1836"/>
    <w:rsid w:val="000A2F7E"/>
    <w:rsid w:val="000A3B34"/>
    <w:rsid w:val="000A48C5"/>
    <w:rsid w:val="000A4B56"/>
    <w:rsid w:val="000A51C4"/>
    <w:rsid w:val="000A5319"/>
    <w:rsid w:val="000A7536"/>
    <w:rsid w:val="000B0BA3"/>
    <w:rsid w:val="000B204D"/>
    <w:rsid w:val="000B44B5"/>
    <w:rsid w:val="000B4C72"/>
    <w:rsid w:val="000B6B41"/>
    <w:rsid w:val="000B7280"/>
    <w:rsid w:val="000B7627"/>
    <w:rsid w:val="000C072C"/>
    <w:rsid w:val="000C0E23"/>
    <w:rsid w:val="000C0EBB"/>
    <w:rsid w:val="000C0F53"/>
    <w:rsid w:val="000C0F62"/>
    <w:rsid w:val="000C0FDE"/>
    <w:rsid w:val="000C15C1"/>
    <w:rsid w:val="000C1EDD"/>
    <w:rsid w:val="000C25BF"/>
    <w:rsid w:val="000C37E9"/>
    <w:rsid w:val="000C4183"/>
    <w:rsid w:val="000C4467"/>
    <w:rsid w:val="000C4847"/>
    <w:rsid w:val="000C4CFD"/>
    <w:rsid w:val="000C638A"/>
    <w:rsid w:val="000C67EF"/>
    <w:rsid w:val="000C6D72"/>
    <w:rsid w:val="000C72F2"/>
    <w:rsid w:val="000D21D6"/>
    <w:rsid w:val="000D27D5"/>
    <w:rsid w:val="000D51F4"/>
    <w:rsid w:val="000D5EB2"/>
    <w:rsid w:val="000D6425"/>
    <w:rsid w:val="000D6982"/>
    <w:rsid w:val="000D7B65"/>
    <w:rsid w:val="000E1299"/>
    <w:rsid w:val="000E289F"/>
    <w:rsid w:val="000E29DA"/>
    <w:rsid w:val="000E400B"/>
    <w:rsid w:val="000E59BC"/>
    <w:rsid w:val="000E5EBE"/>
    <w:rsid w:val="000E71DF"/>
    <w:rsid w:val="000E75FD"/>
    <w:rsid w:val="000E784A"/>
    <w:rsid w:val="000E797C"/>
    <w:rsid w:val="000E7C6D"/>
    <w:rsid w:val="000F0D06"/>
    <w:rsid w:val="000F1826"/>
    <w:rsid w:val="000F2804"/>
    <w:rsid w:val="000F3239"/>
    <w:rsid w:val="000F3BBD"/>
    <w:rsid w:val="000F3F70"/>
    <w:rsid w:val="000F498A"/>
    <w:rsid w:val="000F4A58"/>
    <w:rsid w:val="000F4EB8"/>
    <w:rsid w:val="000F52CD"/>
    <w:rsid w:val="000F5818"/>
    <w:rsid w:val="000F662E"/>
    <w:rsid w:val="000F6719"/>
    <w:rsid w:val="000F710B"/>
    <w:rsid w:val="000F7B30"/>
    <w:rsid w:val="000F7CBA"/>
    <w:rsid w:val="000F7F16"/>
    <w:rsid w:val="0010241C"/>
    <w:rsid w:val="00103269"/>
    <w:rsid w:val="00103A3D"/>
    <w:rsid w:val="0010456F"/>
    <w:rsid w:val="00105218"/>
    <w:rsid w:val="00106F74"/>
    <w:rsid w:val="0010715B"/>
    <w:rsid w:val="00110768"/>
    <w:rsid w:val="0011131D"/>
    <w:rsid w:val="00111AAF"/>
    <w:rsid w:val="00112490"/>
    <w:rsid w:val="00112C3F"/>
    <w:rsid w:val="00112EE0"/>
    <w:rsid w:val="00113140"/>
    <w:rsid w:val="00114410"/>
    <w:rsid w:val="00115195"/>
    <w:rsid w:val="0011533F"/>
    <w:rsid w:val="0012060F"/>
    <w:rsid w:val="0012072C"/>
    <w:rsid w:val="00121AA8"/>
    <w:rsid w:val="00121E93"/>
    <w:rsid w:val="001238EF"/>
    <w:rsid w:val="00125704"/>
    <w:rsid w:val="00125EEC"/>
    <w:rsid w:val="0012639B"/>
    <w:rsid w:val="001272A2"/>
    <w:rsid w:val="0012779F"/>
    <w:rsid w:val="00130089"/>
    <w:rsid w:val="00131C2C"/>
    <w:rsid w:val="00132087"/>
    <w:rsid w:val="001321E2"/>
    <w:rsid w:val="00132234"/>
    <w:rsid w:val="00132FF2"/>
    <w:rsid w:val="00133102"/>
    <w:rsid w:val="0013361E"/>
    <w:rsid w:val="001336D2"/>
    <w:rsid w:val="001338B2"/>
    <w:rsid w:val="00134610"/>
    <w:rsid w:val="0013578A"/>
    <w:rsid w:val="0013582E"/>
    <w:rsid w:val="00135A5D"/>
    <w:rsid w:val="001364BF"/>
    <w:rsid w:val="001412FE"/>
    <w:rsid w:val="00143D8A"/>
    <w:rsid w:val="001443BA"/>
    <w:rsid w:val="0014544B"/>
    <w:rsid w:val="00146039"/>
    <w:rsid w:val="0014691A"/>
    <w:rsid w:val="00146BD2"/>
    <w:rsid w:val="00146FE3"/>
    <w:rsid w:val="001474AD"/>
    <w:rsid w:val="001475DF"/>
    <w:rsid w:val="0015256D"/>
    <w:rsid w:val="00152F09"/>
    <w:rsid w:val="001539B8"/>
    <w:rsid w:val="00155622"/>
    <w:rsid w:val="001559D6"/>
    <w:rsid w:val="0015729D"/>
    <w:rsid w:val="001601B1"/>
    <w:rsid w:val="0016063B"/>
    <w:rsid w:val="00160B98"/>
    <w:rsid w:val="00160FB7"/>
    <w:rsid w:val="001613EC"/>
    <w:rsid w:val="00162839"/>
    <w:rsid w:val="001641A3"/>
    <w:rsid w:val="001673B5"/>
    <w:rsid w:val="00167717"/>
    <w:rsid w:val="00170F84"/>
    <w:rsid w:val="00171BCE"/>
    <w:rsid w:val="00172AA1"/>
    <w:rsid w:val="00175185"/>
    <w:rsid w:val="00176565"/>
    <w:rsid w:val="00180208"/>
    <w:rsid w:val="00180813"/>
    <w:rsid w:val="0018151B"/>
    <w:rsid w:val="00181CA1"/>
    <w:rsid w:val="0018414E"/>
    <w:rsid w:val="00184F85"/>
    <w:rsid w:val="001867AB"/>
    <w:rsid w:val="0018796B"/>
    <w:rsid w:val="00187F43"/>
    <w:rsid w:val="0019077F"/>
    <w:rsid w:val="00190912"/>
    <w:rsid w:val="00190A24"/>
    <w:rsid w:val="00190F2F"/>
    <w:rsid w:val="00191B19"/>
    <w:rsid w:val="00193373"/>
    <w:rsid w:val="001936EF"/>
    <w:rsid w:val="00193C61"/>
    <w:rsid w:val="00193E0B"/>
    <w:rsid w:val="00194C60"/>
    <w:rsid w:val="00194FEB"/>
    <w:rsid w:val="001950F5"/>
    <w:rsid w:val="00195ADA"/>
    <w:rsid w:val="00195CBF"/>
    <w:rsid w:val="00195F48"/>
    <w:rsid w:val="00195F8B"/>
    <w:rsid w:val="00196237"/>
    <w:rsid w:val="001964F4"/>
    <w:rsid w:val="00196F5E"/>
    <w:rsid w:val="00197269"/>
    <w:rsid w:val="001A2BC4"/>
    <w:rsid w:val="001A3A21"/>
    <w:rsid w:val="001A3E32"/>
    <w:rsid w:val="001A5226"/>
    <w:rsid w:val="001A5776"/>
    <w:rsid w:val="001A67EF"/>
    <w:rsid w:val="001A799C"/>
    <w:rsid w:val="001A7BBA"/>
    <w:rsid w:val="001B0451"/>
    <w:rsid w:val="001B0480"/>
    <w:rsid w:val="001B0A26"/>
    <w:rsid w:val="001B18A5"/>
    <w:rsid w:val="001B2491"/>
    <w:rsid w:val="001B2551"/>
    <w:rsid w:val="001B27BD"/>
    <w:rsid w:val="001B4D77"/>
    <w:rsid w:val="001B58CA"/>
    <w:rsid w:val="001B759F"/>
    <w:rsid w:val="001C0498"/>
    <w:rsid w:val="001C1F3C"/>
    <w:rsid w:val="001C2E3D"/>
    <w:rsid w:val="001C47E2"/>
    <w:rsid w:val="001C498C"/>
    <w:rsid w:val="001C4C5F"/>
    <w:rsid w:val="001C549A"/>
    <w:rsid w:val="001C6A3F"/>
    <w:rsid w:val="001C6D41"/>
    <w:rsid w:val="001C6F50"/>
    <w:rsid w:val="001C7DD7"/>
    <w:rsid w:val="001D100A"/>
    <w:rsid w:val="001D12B5"/>
    <w:rsid w:val="001D2358"/>
    <w:rsid w:val="001D2A54"/>
    <w:rsid w:val="001D41BF"/>
    <w:rsid w:val="001D54E7"/>
    <w:rsid w:val="001D5DC5"/>
    <w:rsid w:val="001D5DE9"/>
    <w:rsid w:val="001D5F28"/>
    <w:rsid w:val="001D67E0"/>
    <w:rsid w:val="001D6FEA"/>
    <w:rsid w:val="001D7614"/>
    <w:rsid w:val="001E324F"/>
    <w:rsid w:val="001E57BF"/>
    <w:rsid w:val="001E6F43"/>
    <w:rsid w:val="001E74AB"/>
    <w:rsid w:val="001E7573"/>
    <w:rsid w:val="001E7682"/>
    <w:rsid w:val="001F1E23"/>
    <w:rsid w:val="001F29AB"/>
    <w:rsid w:val="001F52D0"/>
    <w:rsid w:val="001F7BCB"/>
    <w:rsid w:val="002015FC"/>
    <w:rsid w:val="0020290D"/>
    <w:rsid w:val="00204053"/>
    <w:rsid w:val="0020499F"/>
    <w:rsid w:val="00205A82"/>
    <w:rsid w:val="00207678"/>
    <w:rsid w:val="002077EE"/>
    <w:rsid w:val="00207860"/>
    <w:rsid w:val="00211CEB"/>
    <w:rsid w:val="002131B8"/>
    <w:rsid w:val="00213E00"/>
    <w:rsid w:val="00214188"/>
    <w:rsid w:val="0021661A"/>
    <w:rsid w:val="002171A5"/>
    <w:rsid w:val="00220144"/>
    <w:rsid w:val="00222401"/>
    <w:rsid w:val="002249AC"/>
    <w:rsid w:val="00225409"/>
    <w:rsid w:val="002254DE"/>
    <w:rsid w:val="00225580"/>
    <w:rsid w:val="002256E2"/>
    <w:rsid w:val="00226528"/>
    <w:rsid w:val="0022671B"/>
    <w:rsid w:val="002270E4"/>
    <w:rsid w:val="00231A61"/>
    <w:rsid w:val="00231A85"/>
    <w:rsid w:val="002323F3"/>
    <w:rsid w:val="00235AB1"/>
    <w:rsid w:val="00235EC4"/>
    <w:rsid w:val="002372BD"/>
    <w:rsid w:val="002403D2"/>
    <w:rsid w:val="002404D4"/>
    <w:rsid w:val="002417DA"/>
    <w:rsid w:val="00242023"/>
    <w:rsid w:val="00242C4E"/>
    <w:rsid w:val="00242D7B"/>
    <w:rsid w:val="00242E7A"/>
    <w:rsid w:val="002432C3"/>
    <w:rsid w:val="002439AC"/>
    <w:rsid w:val="0024402B"/>
    <w:rsid w:val="0024502C"/>
    <w:rsid w:val="00246183"/>
    <w:rsid w:val="00246A5B"/>
    <w:rsid w:val="00247F88"/>
    <w:rsid w:val="0025166D"/>
    <w:rsid w:val="0025211F"/>
    <w:rsid w:val="00252D45"/>
    <w:rsid w:val="00252F83"/>
    <w:rsid w:val="002535E0"/>
    <w:rsid w:val="0025525D"/>
    <w:rsid w:val="002553F1"/>
    <w:rsid w:val="00256B44"/>
    <w:rsid w:val="00256D84"/>
    <w:rsid w:val="00262401"/>
    <w:rsid w:val="002637C5"/>
    <w:rsid w:val="0026395B"/>
    <w:rsid w:val="0026502C"/>
    <w:rsid w:val="002650A7"/>
    <w:rsid w:val="0026764F"/>
    <w:rsid w:val="00267AB1"/>
    <w:rsid w:val="00267DDF"/>
    <w:rsid w:val="002712AF"/>
    <w:rsid w:val="00271C6F"/>
    <w:rsid w:val="00273618"/>
    <w:rsid w:val="0027459D"/>
    <w:rsid w:val="002757E6"/>
    <w:rsid w:val="00277152"/>
    <w:rsid w:val="00277221"/>
    <w:rsid w:val="00280F4D"/>
    <w:rsid w:val="00283146"/>
    <w:rsid w:val="002833DF"/>
    <w:rsid w:val="00283B7D"/>
    <w:rsid w:val="002850B9"/>
    <w:rsid w:val="0028573A"/>
    <w:rsid w:val="00287AE4"/>
    <w:rsid w:val="002901D0"/>
    <w:rsid w:val="00290AC2"/>
    <w:rsid w:val="0029137A"/>
    <w:rsid w:val="00292452"/>
    <w:rsid w:val="00292855"/>
    <w:rsid w:val="0029305F"/>
    <w:rsid w:val="00293A16"/>
    <w:rsid w:val="00293B49"/>
    <w:rsid w:val="00294F66"/>
    <w:rsid w:val="00295121"/>
    <w:rsid w:val="00295B3C"/>
    <w:rsid w:val="0029603F"/>
    <w:rsid w:val="00296FF4"/>
    <w:rsid w:val="002979E9"/>
    <w:rsid w:val="002A07E3"/>
    <w:rsid w:val="002A1D5A"/>
    <w:rsid w:val="002A294B"/>
    <w:rsid w:val="002A2C70"/>
    <w:rsid w:val="002A352D"/>
    <w:rsid w:val="002A3786"/>
    <w:rsid w:val="002A4CA5"/>
    <w:rsid w:val="002A4DEA"/>
    <w:rsid w:val="002A5837"/>
    <w:rsid w:val="002A6BDF"/>
    <w:rsid w:val="002A6DC5"/>
    <w:rsid w:val="002A7050"/>
    <w:rsid w:val="002B02D8"/>
    <w:rsid w:val="002B3261"/>
    <w:rsid w:val="002B4504"/>
    <w:rsid w:val="002B45E7"/>
    <w:rsid w:val="002C1462"/>
    <w:rsid w:val="002C28DB"/>
    <w:rsid w:val="002C354D"/>
    <w:rsid w:val="002C44A9"/>
    <w:rsid w:val="002C459B"/>
    <w:rsid w:val="002C5559"/>
    <w:rsid w:val="002C7991"/>
    <w:rsid w:val="002D0FC7"/>
    <w:rsid w:val="002D1632"/>
    <w:rsid w:val="002D1AF2"/>
    <w:rsid w:val="002D1DE4"/>
    <w:rsid w:val="002D44F3"/>
    <w:rsid w:val="002D4C7D"/>
    <w:rsid w:val="002D5496"/>
    <w:rsid w:val="002D5EBF"/>
    <w:rsid w:val="002D7C90"/>
    <w:rsid w:val="002E0A4A"/>
    <w:rsid w:val="002E1C8A"/>
    <w:rsid w:val="002E3013"/>
    <w:rsid w:val="002E5B14"/>
    <w:rsid w:val="002E69F7"/>
    <w:rsid w:val="002F0061"/>
    <w:rsid w:val="002F01C5"/>
    <w:rsid w:val="002F0229"/>
    <w:rsid w:val="002F0927"/>
    <w:rsid w:val="002F0A4A"/>
    <w:rsid w:val="002F0A75"/>
    <w:rsid w:val="002F165D"/>
    <w:rsid w:val="002F340A"/>
    <w:rsid w:val="002F5627"/>
    <w:rsid w:val="002F60D4"/>
    <w:rsid w:val="002F622C"/>
    <w:rsid w:val="002F66BC"/>
    <w:rsid w:val="003007E5"/>
    <w:rsid w:val="003016FA"/>
    <w:rsid w:val="00302748"/>
    <w:rsid w:val="0030383E"/>
    <w:rsid w:val="003049D0"/>
    <w:rsid w:val="00305DCB"/>
    <w:rsid w:val="00306503"/>
    <w:rsid w:val="003143B0"/>
    <w:rsid w:val="0031484F"/>
    <w:rsid w:val="00315F4A"/>
    <w:rsid w:val="00317422"/>
    <w:rsid w:val="00321083"/>
    <w:rsid w:val="00321B95"/>
    <w:rsid w:val="00324B87"/>
    <w:rsid w:val="00325BE8"/>
    <w:rsid w:val="00325C15"/>
    <w:rsid w:val="00325D45"/>
    <w:rsid w:val="0032647B"/>
    <w:rsid w:val="00326AF5"/>
    <w:rsid w:val="00326EA2"/>
    <w:rsid w:val="003270D8"/>
    <w:rsid w:val="00327E25"/>
    <w:rsid w:val="00331252"/>
    <w:rsid w:val="0033195A"/>
    <w:rsid w:val="00332B22"/>
    <w:rsid w:val="00333C5A"/>
    <w:rsid w:val="00335909"/>
    <w:rsid w:val="00336513"/>
    <w:rsid w:val="00336D26"/>
    <w:rsid w:val="00340BED"/>
    <w:rsid w:val="00340DB5"/>
    <w:rsid w:val="003423BF"/>
    <w:rsid w:val="00342746"/>
    <w:rsid w:val="003433D8"/>
    <w:rsid w:val="00343C10"/>
    <w:rsid w:val="00343D69"/>
    <w:rsid w:val="0034476A"/>
    <w:rsid w:val="003459FB"/>
    <w:rsid w:val="00345C1F"/>
    <w:rsid w:val="00346BAB"/>
    <w:rsid w:val="00346DCA"/>
    <w:rsid w:val="00347672"/>
    <w:rsid w:val="003478A2"/>
    <w:rsid w:val="00351F2A"/>
    <w:rsid w:val="003522FF"/>
    <w:rsid w:val="003540EA"/>
    <w:rsid w:val="003551A8"/>
    <w:rsid w:val="00356094"/>
    <w:rsid w:val="003571CD"/>
    <w:rsid w:val="00357365"/>
    <w:rsid w:val="00357BE4"/>
    <w:rsid w:val="00357D9A"/>
    <w:rsid w:val="003606D6"/>
    <w:rsid w:val="003620BC"/>
    <w:rsid w:val="0036381E"/>
    <w:rsid w:val="00364122"/>
    <w:rsid w:val="0036446F"/>
    <w:rsid w:val="00364F9B"/>
    <w:rsid w:val="00367975"/>
    <w:rsid w:val="00367E91"/>
    <w:rsid w:val="00371EDD"/>
    <w:rsid w:val="003769BA"/>
    <w:rsid w:val="00376B91"/>
    <w:rsid w:val="00376F38"/>
    <w:rsid w:val="00377031"/>
    <w:rsid w:val="003771F4"/>
    <w:rsid w:val="0037795B"/>
    <w:rsid w:val="003809A2"/>
    <w:rsid w:val="00380A59"/>
    <w:rsid w:val="00382E4E"/>
    <w:rsid w:val="00383E48"/>
    <w:rsid w:val="0038584A"/>
    <w:rsid w:val="0038584F"/>
    <w:rsid w:val="00385A12"/>
    <w:rsid w:val="003869F1"/>
    <w:rsid w:val="00387E69"/>
    <w:rsid w:val="00390E7A"/>
    <w:rsid w:val="003918A5"/>
    <w:rsid w:val="00391FD6"/>
    <w:rsid w:val="00393107"/>
    <w:rsid w:val="00394774"/>
    <w:rsid w:val="003948E8"/>
    <w:rsid w:val="003952B1"/>
    <w:rsid w:val="00396451"/>
    <w:rsid w:val="00397E9D"/>
    <w:rsid w:val="003A0AB5"/>
    <w:rsid w:val="003A0FDC"/>
    <w:rsid w:val="003A191F"/>
    <w:rsid w:val="003A1B34"/>
    <w:rsid w:val="003A2C89"/>
    <w:rsid w:val="003A476E"/>
    <w:rsid w:val="003A5A07"/>
    <w:rsid w:val="003A60DA"/>
    <w:rsid w:val="003A7208"/>
    <w:rsid w:val="003A78EC"/>
    <w:rsid w:val="003B00C4"/>
    <w:rsid w:val="003B026D"/>
    <w:rsid w:val="003B06EF"/>
    <w:rsid w:val="003B0AC0"/>
    <w:rsid w:val="003B284B"/>
    <w:rsid w:val="003B3150"/>
    <w:rsid w:val="003B4416"/>
    <w:rsid w:val="003B617C"/>
    <w:rsid w:val="003B6942"/>
    <w:rsid w:val="003B6CB7"/>
    <w:rsid w:val="003B6D57"/>
    <w:rsid w:val="003B76A6"/>
    <w:rsid w:val="003B7D7E"/>
    <w:rsid w:val="003C0D2A"/>
    <w:rsid w:val="003C10FF"/>
    <w:rsid w:val="003C16DA"/>
    <w:rsid w:val="003C35F3"/>
    <w:rsid w:val="003C369A"/>
    <w:rsid w:val="003C3CDD"/>
    <w:rsid w:val="003C5AEC"/>
    <w:rsid w:val="003C65B2"/>
    <w:rsid w:val="003C65E9"/>
    <w:rsid w:val="003D1237"/>
    <w:rsid w:val="003D1E51"/>
    <w:rsid w:val="003D3530"/>
    <w:rsid w:val="003D3CE6"/>
    <w:rsid w:val="003D44C4"/>
    <w:rsid w:val="003D46F4"/>
    <w:rsid w:val="003D4867"/>
    <w:rsid w:val="003D4907"/>
    <w:rsid w:val="003D537E"/>
    <w:rsid w:val="003D5E8B"/>
    <w:rsid w:val="003D6261"/>
    <w:rsid w:val="003D63A8"/>
    <w:rsid w:val="003D660B"/>
    <w:rsid w:val="003D7776"/>
    <w:rsid w:val="003D7913"/>
    <w:rsid w:val="003D7DAC"/>
    <w:rsid w:val="003E079D"/>
    <w:rsid w:val="003E0E62"/>
    <w:rsid w:val="003E1899"/>
    <w:rsid w:val="003E1EFE"/>
    <w:rsid w:val="003E4211"/>
    <w:rsid w:val="003E4C08"/>
    <w:rsid w:val="003E4FC8"/>
    <w:rsid w:val="003F049F"/>
    <w:rsid w:val="003F04D3"/>
    <w:rsid w:val="003F1381"/>
    <w:rsid w:val="003F198C"/>
    <w:rsid w:val="003F1AF2"/>
    <w:rsid w:val="003F2ECC"/>
    <w:rsid w:val="003F4264"/>
    <w:rsid w:val="003F53EC"/>
    <w:rsid w:val="003F5E0A"/>
    <w:rsid w:val="003F6AFF"/>
    <w:rsid w:val="003F7CE1"/>
    <w:rsid w:val="00400BC2"/>
    <w:rsid w:val="0040120C"/>
    <w:rsid w:val="0040176B"/>
    <w:rsid w:val="00403524"/>
    <w:rsid w:val="004046E8"/>
    <w:rsid w:val="00404D09"/>
    <w:rsid w:val="00405F0D"/>
    <w:rsid w:val="00406630"/>
    <w:rsid w:val="004068D4"/>
    <w:rsid w:val="00410228"/>
    <w:rsid w:val="00410A05"/>
    <w:rsid w:val="004120EC"/>
    <w:rsid w:val="004121DE"/>
    <w:rsid w:val="00412968"/>
    <w:rsid w:val="0041329A"/>
    <w:rsid w:val="0041453C"/>
    <w:rsid w:val="00415371"/>
    <w:rsid w:val="00415E2D"/>
    <w:rsid w:val="00416DC3"/>
    <w:rsid w:val="0041729C"/>
    <w:rsid w:val="00421401"/>
    <w:rsid w:val="00421E57"/>
    <w:rsid w:val="00422AFF"/>
    <w:rsid w:val="00424025"/>
    <w:rsid w:val="00424F6E"/>
    <w:rsid w:val="00426EB4"/>
    <w:rsid w:val="0042715E"/>
    <w:rsid w:val="00427575"/>
    <w:rsid w:val="004314F9"/>
    <w:rsid w:val="00431C05"/>
    <w:rsid w:val="00432D17"/>
    <w:rsid w:val="00432E9D"/>
    <w:rsid w:val="00433B2E"/>
    <w:rsid w:val="00434170"/>
    <w:rsid w:val="00434E98"/>
    <w:rsid w:val="004355F2"/>
    <w:rsid w:val="004358DC"/>
    <w:rsid w:val="00435D1E"/>
    <w:rsid w:val="00435F61"/>
    <w:rsid w:val="004370BD"/>
    <w:rsid w:val="00437B76"/>
    <w:rsid w:val="004404F2"/>
    <w:rsid w:val="004408F1"/>
    <w:rsid w:val="00440D64"/>
    <w:rsid w:val="004411AF"/>
    <w:rsid w:val="004412E7"/>
    <w:rsid w:val="0044176B"/>
    <w:rsid w:val="004421A8"/>
    <w:rsid w:val="0044250E"/>
    <w:rsid w:val="00442B11"/>
    <w:rsid w:val="00442E81"/>
    <w:rsid w:val="00443210"/>
    <w:rsid w:val="00443781"/>
    <w:rsid w:val="00443F79"/>
    <w:rsid w:val="004456BF"/>
    <w:rsid w:val="0044646C"/>
    <w:rsid w:val="00446933"/>
    <w:rsid w:val="0044776B"/>
    <w:rsid w:val="00450587"/>
    <w:rsid w:val="00450FA2"/>
    <w:rsid w:val="0045225B"/>
    <w:rsid w:val="00452561"/>
    <w:rsid w:val="00452663"/>
    <w:rsid w:val="00452B6A"/>
    <w:rsid w:val="0045463B"/>
    <w:rsid w:val="0045548A"/>
    <w:rsid w:val="004607F5"/>
    <w:rsid w:val="004617AF"/>
    <w:rsid w:val="0046708E"/>
    <w:rsid w:val="00467238"/>
    <w:rsid w:val="004676D5"/>
    <w:rsid w:val="00470D7F"/>
    <w:rsid w:val="004716EE"/>
    <w:rsid w:val="00472F88"/>
    <w:rsid w:val="004738C6"/>
    <w:rsid w:val="004743C1"/>
    <w:rsid w:val="0047656B"/>
    <w:rsid w:val="004771BB"/>
    <w:rsid w:val="00477952"/>
    <w:rsid w:val="00481CE0"/>
    <w:rsid w:val="00482B07"/>
    <w:rsid w:val="0048455B"/>
    <w:rsid w:val="004854F3"/>
    <w:rsid w:val="00485B66"/>
    <w:rsid w:val="00486C2E"/>
    <w:rsid w:val="00487371"/>
    <w:rsid w:val="00491B45"/>
    <w:rsid w:val="00492428"/>
    <w:rsid w:val="004929B7"/>
    <w:rsid w:val="00492A8A"/>
    <w:rsid w:val="004931CC"/>
    <w:rsid w:val="00493498"/>
    <w:rsid w:val="00493C79"/>
    <w:rsid w:val="00494951"/>
    <w:rsid w:val="00495A01"/>
    <w:rsid w:val="00496022"/>
    <w:rsid w:val="004966CA"/>
    <w:rsid w:val="00496EAD"/>
    <w:rsid w:val="004972D1"/>
    <w:rsid w:val="004973B7"/>
    <w:rsid w:val="00497B92"/>
    <w:rsid w:val="00497C57"/>
    <w:rsid w:val="00497DD0"/>
    <w:rsid w:val="004A02C9"/>
    <w:rsid w:val="004A0E18"/>
    <w:rsid w:val="004A1C70"/>
    <w:rsid w:val="004A296F"/>
    <w:rsid w:val="004A3917"/>
    <w:rsid w:val="004A48BA"/>
    <w:rsid w:val="004A4DA5"/>
    <w:rsid w:val="004A5FF1"/>
    <w:rsid w:val="004A6419"/>
    <w:rsid w:val="004A6A9A"/>
    <w:rsid w:val="004A6F52"/>
    <w:rsid w:val="004A7009"/>
    <w:rsid w:val="004A7FB6"/>
    <w:rsid w:val="004B023E"/>
    <w:rsid w:val="004B0935"/>
    <w:rsid w:val="004B0DE4"/>
    <w:rsid w:val="004B0FAE"/>
    <w:rsid w:val="004B11A8"/>
    <w:rsid w:val="004B2738"/>
    <w:rsid w:val="004B2CEF"/>
    <w:rsid w:val="004B343F"/>
    <w:rsid w:val="004B37AD"/>
    <w:rsid w:val="004B4203"/>
    <w:rsid w:val="004B4640"/>
    <w:rsid w:val="004B635B"/>
    <w:rsid w:val="004B66EB"/>
    <w:rsid w:val="004B6C57"/>
    <w:rsid w:val="004C017B"/>
    <w:rsid w:val="004C0F37"/>
    <w:rsid w:val="004C1E04"/>
    <w:rsid w:val="004C249B"/>
    <w:rsid w:val="004C2EDB"/>
    <w:rsid w:val="004C3FB3"/>
    <w:rsid w:val="004C40F8"/>
    <w:rsid w:val="004C5507"/>
    <w:rsid w:val="004C5E84"/>
    <w:rsid w:val="004C634D"/>
    <w:rsid w:val="004C6B86"/>
    <w:rsid w:val="004C727E"/>
    <w:rsid w:val="004D0497"/>
    <w:rsid w:val="004D0BD8"/>
    <w:rsid w:val="004D1EB2"/>
    <w:rsid w:val="004D2350"/>
    <w:rsid w:val="004D33DB"/>
    <w:rsid w:val="004D59C4"/>
    <w:rsid w:val="004D7C5C"/>
    <w:rsid w:val="004D7CC3"/>
    <w:rsid w:val="004E0139"/>
    <w:rsid w:val="004E13C6"/>
    <w:rsid w:val="004E14EB"/>
    <w:rsid w:val="004E1899"/>
    <w:rsid w:val="004E1C3D"/>
    <w:rsid w:val="004E1EAC"/>
    <w:rsid w:val="004E24AC"/>
    <w:rsid w:val="004E2B65"/>
    <w:rsid w:val="004E3C31"/>
    <w:rsid w:val="004E3E90"/>
    <w:rsid w:val="004E4149"/>
    <w:rsid w:val="004E6511"/>
    <w:rsid w:val="004E6EDE"/>
    <w:rsid w:val="004E7156"/>
    <w:rsid w:val="004F4768"/>
    <w:rsid w:val="004F47AA"/>
    <w:rsid w:val="004F4C1C"/>
    <w:rsid w:val="004F75E2"/>
    <w:rsid w:val="004F76CF"/>
    <w:rsid w:val="00500016"/>
    <w:rsid w:val="005008DC"/>
    <w:rsid w:val="00500F20"/>
    <w:rsid w:val="00502423"/>
    <w:rsid w:val="00502F5E"/>
    <w:rsid w:val="00503C4E"/>
    <w:rsid w:val="00505165"/>
    <w:rsid w:val="005058D7"/>
    <w:rsid w:val="00505B14"/>
    <w:rsid w:val="00505B39"/>
    <w:rsid w:val="00505E12"/>
    <w:rsid w:val="0050616C"/>
    <w:rsid w:val="005068DD"/>
    <w:rsid w:val="0051048C"/>
    <w:rsid w:val="00510A35"/>
    <w:rsid w:val="005114B5"/>
    <w:rsid w:val="00511C23"/>
    <w:rsid w:val="00512A5B"/>
    <w:rsid w:val="005139CF"/>
    <w:rsid w:val="00513BEE"/>
    <w:rsid w:val="00513C8E"/>
    <w:rsid w:val="00513E82"/>
    <w:rsid w:val="005141BC"/>
    <w:rsid w:val="00514BE3"/>
    <w:rsid w:val="0051601A"/>
    <w:rsid w:val="0051740B"/>
    <w:rsid w:val="00520AD9"/>
    <w:rsid w:val="00521BFC"/>
    <w:rsid w:val="005220C5"/>
    <w:rsid w:val="00522A08"/>
    <w:rsid w:val="0052307D"/>
    <w:rsid w:val="00523790"/>
    <w:rsid w:val="00524093"/>
    <w:rsid w:val="00525187"/>
    <w:rsid w:val="00526068"/>
    <w:rsid w:val="005263B1"/>
    <w:rsid w:val="00526A10"/>
    <w:rsid w:val="005271DE"/>
    <w:rsid w:val="00527415"/>
    <w:rsid w:val="00527B85"/>
    <w:rsid w:val="005303B8"/>
    <w:rsid w:val="00530C34"/>
    <w:rsid w:val="005311BD"/>
    <w:rsid w:val="00532358"/>
    <w:rsid w:val="00532C2F"/>
    <w:rsid w:val="005339D7"/>
    <w:rsid w:val="00534DFF"/>
    <w:rsid w:val="00535087"/>
    <w:rsid w:val="00537E88"/>
    <w:rsid w:val="00540DEE"/>
    <w:rsid w:val="0054190D"/>
    <w:rsid w:val="005422D8"/>
    <w:rsid w:val="00542C02"/>
    <w:rsid w:val="00543388"/>
    <w:rsid w:val="005445FD"/>
    <w:rsid w:val="00546207"/>
    <w:rsid w:val="0054665B"/>
    <w:rsid w:val="005468DF"/>
    <w:rsid w:val="005510D8"/>
    <w:rsid w:val="00551214"/>
    <w:rsid w:val="00551AD5"/>
    <w:rsid w:val="00552A3C"/>
    <w:rsid w:val="005555A1"/>
    <w:rsid w:val="0055621B"/>
    <w:rsid w:val="00556A2F"/>
    <w:rsid w:val="00556D09"/>
    <w:rsid w:val="00557970"/>
    <w:rsid w:val="005600A9"/>
    <w:rsid w:val="00560316"/>
    <w:rsid w:val="005635A0"/>
    <w:rsid w:val="00563827"/>
    <w:rsid w:val="00563F95"/>
    <w:rsid w:val="00564EF9"/>
    <w:rsid w:val="005650A5"/>
    <w:rsid w:val="00565948"/>
    <w:rsid w:val="005676B1"/>
    <w:rsid w:val="005677DA"/>
    <w:rsid w:val="00570777"/>
    <w:rsid w:val="00573CD7"/>
    <w:rsid w:val="00573ED8"/>
    <w:rsid w:val="00574C94"/>
    <w:rsid w:val="0057573A"/>
    <w:rsid w:val="005758C6"/>
    <w:rsid w:val="005765E4"/>
    <w:rsid w:val="005766F9"/>
    <w:rsid w:val="00576E71"/>
    <w:rsid w:val="00577FC1"/>
    <w:rsid w:val="00580FAB"/>
    <w:rsid w:val="0058299F"/>
    <w:rsid w:val="00582C18"/>
    <w:rsid w:val="005837BC"/>
    <w:rsid w:val="0058450F"/>
    <w:rsid w:val="0058562A"/>
    <w:rsid w:val="00585E83"/>
    <w:rsid w:val="005864FD"/>
    <w:rsid w:val="00587907"/>
    <w:rsid w:val="00587B79"/>
    <w:rsid w:val="00592795"/>
    <w:rsid w:val="005927BE"/>
    <w:rsid w:val="00593F4C"/>
    <w:rsid w:val="00594753"/>
    <w:rsid w:val="00594D4F"/>
    <w:rsid w:val="005956E8"/>
    <w:rsid w:val="00595B48"/>
    <w:rsid w:val="00595E03"/>
    <w:rsid w:val="00596C5B"/>
    <w:rsid w:val="0059790B"/>
    <w:rsid w:val="005A068E"/>
    <w:rsid w:val="005A09DA"/>
    <w:rsid w:val="005A16FF"/>
    <w:rsid w:val="005A1705"/>
    <w:rsid w:val="005A1A2A"/>
    <w:rsid w:val="005A2461"/>
    <w:rsid w:val="005A2D98"/>
    <w:rsid w:val="005A2F77"/>
    <w:rsid w:val="005A3AD0"/>
    <w:rsid w:val="005A5553"/>
    <w:rsid w:val="005A58F2"/>
    <w:rsid w:val="005A5A57"/>
    <w:rsid w:val="005A6F23"/>
    <w:rsid w:val="005A7A3E"/>
    <w:rsid w:val="005B1CA1"/>
    <w:rsid w:val="005B281D"/>
    <w:rsid w:val="005B3A8E"/>
    <w:rsid w:val="005B41C9"/>
    <w:rsid w:val="005B4A8F"/>
    <w:rsid w:val="005B5124"/>
    <w:rsid w:val="005B66A8"/>
    <w:rsid w:val="005B70BB"/>
    <w:rsid w:val="005C039F"/>
    <w:rsid w:val="005C13FB"/>
    <w:rsid w:val="005C15DB"/>
    <w:rsid w:val="005C1BD0"/>
    <w:rsid w:val="005C287C"/>
    <w:rsid w:val="005C3963"/>
    <w:rsid w:val="005C4C1A"/>
    <w:rsid w:val="005C4C7E"/>
    <w:rsid w:val="005C5485"/>
    <w:rsid w:val="005C6296"/>
    <w:rsid w:val="005C6986"/>
    <w:rsid w:val="005C7D94"/>
    <w:rsid w:val="005D0483"/>
    <w:rsid w:val="005D2367"/>
    <w:rsid w:val="005D257E"/>
    <w:rsid w:val="005D314A"/>
    <w:rsid w:val="005D3730"/>
    <w:rsid w:val="005D3B95"/>
    <w:rsid w:val="005D45A1"/>
    <w:rsid w:val="005D4CFA"/>
    <w:rsid w:val="005D59AF"/>
    <w:rsid w:val="005D5B81"/>
    <w:rsid w:val="005D708C"/>
    <w:rsid w:val="005D70FE"/>
    <w:rsid w:val="005D76B1"/>
    <w:rsid w:val="005E1770"/>
    <w:rsid w:val="005E2755"/>
    <w:rsid w:val="005E2832"/>
    <w:rsid w:val="005E2C22"/>
    <w:rsid w:val="005E4CA8"/>
    <w:rsid w:val="005E5E7D"/>
    <w:rsid w:val="005E5F6C"/>
    <w:rsid w:val="005E6836"/>
    <w:rsid w:val="005E6C48"/>
    <w:rsid w:val="005E75EB"/>
    <w:rsid w:val="005E774B"/>
    <w:rsid w:val="005E7856"/>
    <w:rsid w:val="005F0A23"/>
    <w:rsid w:val="005F1923"/>
    <w:rsid w:val="005F1A4A"/>
    <w:rsid w:val="005F1AE8"/>
    <w:rsid w:val="005F1DD6"/>
    <w:rsid w:val="005F2740"/>
    <w:rsid w:val="005F2ABE"/>
    <w:rsid w:val="005F305F"/>
    <w:rsid w:val="005F394E"/>
    <w:rsid w:val="005F51B5"/>
    <w:rsid w:val="005F64CF"/>
    <w:rsid w:val="005F7FCF"/>
    <w:rsid w:val="00600149"/>
    <w:rsid w:val="00600CBD"/>
    <w:rsid w:val="00601995"/>
    <w:rsid w:val="00601F65"/>
    <w:rsid w:val="00602DB1"/>
    <w:rsid w:val="00605EAB"/>
    <w:rsid w:val="00606106"/>
    <w:rsid w:val="006069E5"/>
    <w:rsid w:val="006072EA"/>
    <w:rsid w:val="00607B37"/>
    <w:rsid w:val="00607E96"/>
    <w:rsid w:val="00607EB7"/>
    <w:rsid w:val="00607ED7"/>
    <w:rsid w:val="00610948"/>
    <w:rsid w:val="00610EB7"/>
    <w:rsid w:val="006113DA"/>
    <w:rsid w:val="006121B7"/>
    <w:rsid w:val="00612E71"/>
    <w:rsid w:val="006133B2"/>
    <w:rsid w:val="00613B69"/>
    <w:rsid w:val="0061413E"/>
    <w:rsid w:val="0061446C"/>
    <w:rsid w:val="006158A0"/>
    <w:rsid w:val="006160C9"/>
    <w:rsid w:val="00616613"/>
    <w:rsid w:val="006167DB"/>
    <w:rsid w:val="00616DA6"/>
    <w:rsid w:val="006171CD"/>
    <w:rsid w:val="00620E42"/>
    <w:rsid w:val="0062140C"/>
    <w:rsid w:val="00623A7B"/>
    <w:rsid w:val="00623C9F"/>
    <w:rsid w:val="006242B4"/>
    <w:rsid w:val="006242C4"/>
    <w:rsid w:val="00624945"/>
    <w:rsid w:val="0062495B"/>
    <w:rsid w:val="00626F54"/>
    <w:rsid w:val="006279BF"/>
    <w:rsid w:val="00627F13"/>
    <w:rsid w:val="0063060E"/>
    <w:rsid w:val="00630AAD"/>
    <w:rsid w:val="006315DA"/>
    <w:rsid w:val="00631C44"/>
    <w:rsid w:val="00633338"/>
    <w:rsid w:val="00633390"/>
    <w:rsid w:val="00633BC4"/>
    <w:rsid w:val="00633E60"/>
    <w:rsid w:val="006348DD"/>
    <w:rsid w:val="00634A33"/>
    <w:rsid w:val="00634B75"/>
    <w:rsid w:val="0063577B"/>
    <w:rsid w:val="00636C94"/>
    <w:rsid w:val="006371D7"/>
    <w:rsid w:val="006372B5"/>
    <w:rsid w:val="00637BAD"/>
    <w:rsid w:val="00637C07"/>
    <w:rsid w:val="00637D8F"/>
    <w:rsid w:val="006406DA"/>
    <w:rsid w:val="00644B34"/>
    <w:rsid w:val="00644DB6"/>
    <w:rsid w:val="006455EA"/>
    <w:rsid w:val="00645CEF"/>
    <w:rsid w:val="00646C57"/>
    <w:rsid w:val="00646E2E"/>
    <w:rsid w:val="00650707"/>
    <w:rsid w:val="006512A2"/>
    <w:rsid w:val="00651B39"/>
    <w:rsid w:val="00651DF9"/>
    <w:rsid w:val="00651E2C"/>
    <w:rsid w:val="00652AF3"/>
    <w:rsid w:val="0065309F"/>
    <w:rsid w:val="00653284"/>
    <w:rsid w:val="00653494"/>
    <w:rsid w:val="00653ED9"/>
    <w:rsid w:val="00654A84"/>
    <w:rsid w:val="00657378"/>
    <w:rsid w:val="00657F61"/>
    <w:rsid w:val="006600A1"/>
    <w:rsid w:val="006601E4"/>
    <w:rsid w:val="00661043"/>
    <w:rsid w:val="00661535"/>
    <w:rsid w:val="00662550"/>
    <w:rsid w:val="006635E5"/>
    <w:rsid w:val="00663882"/>
    <w:rsid w:val="00664704"/>
    <w:rsid w:val="00664A88"/>
    <w:rsid w:val="00664F3C"/>
    <w:rsid w:val="0066646F"/>
    <w:rsid w:val="00667445"/>
    <w:rsid w:val="00667899"/>
    <w:rsid w:val="00670F20"/>
    <w:rsid w:val="00671F21"/>
    <w:rsid w:val="00672DFE"/>
    <w:rsid w:val="006730B0"/>
    <w:rsid w:val="00673DD9"/>
    <w:rsid w:val="0067441E"/>
    <w:rsid w:val="00676C3D"/>
    <w:rsid w:val="00677DA9"/>
    <w:rsid w:val="0068057B"/>
    <w:rsid w:val="00680A4D"/>
    <w:rsid w:val="006815A1"/>
    <w:rsid w:val="00681B01"/>
    <w:rsid w:val="0068210D"/>
    <w:rsid w:val="006823E8"/>
    <w:rsid w:val="00684165"/>
    <w:rsid w:val="006841A2"/>
    <w:rsid w:val="00685D83"/>
    <w:rsid w:val="0068643D"/>
    <w:rsid w:val="00690E1E"/>
    <w:rsid w:val="0069222E"/>
    <w:rsid w:val="00692267"/>
    <w:rsid w:val="006933EB"/>
    <w:rsid w:val="006952C9"/>
    <w:rsid w:val="00696648"/>
    <w:rsid w:val="00697293"/>
    <w:rsid w:val="006A077B"/>
    <w:rsid w:val="006A0C70"/>
    <w:rsid w:val="006A112C"/>
    <w:rsid w:val="006A15E1"/>
    <w:rsid w:val="006A3A2B"/>
    <w:rsid w:val="006A5064"/>
    <w:rsid w:val="006A5092"/>
    <w:rsid w:val="006A5418"/>
    <w:rsid w:val="006A61F7"/>
    <w:rsid w:val="006A634E"/>
    <w:rsid w:val="006A68B4"/>
    <w:rsid w:val="006A77B5"/>
    <w:rsid w:val="006B093F"/>
    <w:rsid w:val="006B1AD7"/>
    <w:rsid w:val="006B2387"/>
    <w:rsid w:val="006B3713"/>
    <w:rsid w:val="006B3873"/>
    <w:rsid w:val="006B3CB1"/>
    <w:rsid w:val="006B4504"/>
    <w:rsid w:val="006B720B"/>
    <w:rsid w:val="006B7756"/>
    <w:rsid w:val="006C033F"/>
    <w:rsid w:val="006C0578"/>
    <w:rsid w:val="006C1D03"/>
    <w:rsid w:val="006C2E12"/>
    <w:rsid w:val="006C3073"/>
    <w:rsid w:val="006C3F72"/>
    <w:rsid w:val="006C4B4F"/>
    <w:rsid w:val="006C53E1"/>
    <w:rsid w:val="006C5CF8"/>
    <w:rsid w:val="006C7A00"/>
    <w:rsid w:val="006D13D2"/>
    <w:rsid w:val="006D2C2D"/>
    <w:rsid w:val="006D35D5"/>
    <w:rsid w:val="006D3615"/>
    <w:rsid w:val="006D4448"/>
    <w:rsid w:val="006D4F7F"/>
    <w:rsid w:val="006D507A"/>
    <w:rsid w:val="006D50B0"/>
    <w:rsid w:val="006D5E86"/>
    <w:rsid w:val="006D6BED"/>
    <w:rsid w:val="006D71C5"/>
    <w:rsid w:val="006D71F0"/>
    <w:rsid w:val="006E11EA"/>
    <w:rsid w:val="006E12E2"/>
    <w:rsid w:val="006E242A"/>
    <w:rsid w:val="006E3267"/>
    <w:rsid w:val="006E34E7"/>
    <w:rsid w:val="006E35D4"/>
    <w:rsid w:val="006E402A"/>
    <w:rsid w:val="006E43EA"/>
    <w:rsid w:val="006E5991"/>
    <w:rsid w:val="006E6305"/>
    <w:rsid w:val="006E6CD6"/>
    <w:rsid w:val="006E6D4F"/>
    <w:rsid w:val="006F306C"/>
    <w:rsid w:val="006F3265"/>
    <w:rsid w:val="006F383A"/>
    <w:rsid w:val="006F4033"/>
    <w:rsid w:val="006F5ADC"/>
    <w:rsid w:val="006F6C6F"/>
    <w:rsid w:val="006F704C"/>
    <w:rsid w:val="006F752B"/>
    <w:rsid w:val="006F7EE7"/>
    <w:rsid w:val="006F7FEC"/>
    <w:rsid w:val="007014DA"/>
    <w:rsid w:val="007047BD"/>
    <w:rsid w:val="00704BA8"/>
    <w:rsid w:val="00704BBE"/>
    <w:rsid w:val="00704C4C"/>
    <w:rsid w:val="00706DCC"/>
    <w:rsid w:val="007075A4"/>
    <w:rsid w:val="00707849"/>
    <w:rsid w:val="00707B66"/>
    <w:rsid w:val="007114C0"/>
    <w:rsid w:val="007116B2"/>
    <w:rsid w:val="00713967"/>
    <w:rsid w:val="0071456E"/>
    <w:rsid w:val="00714CD0"/>
    <w:rsid w:val="0071528C"/>
    <w:rsid w:val="007154F2"/>
    <w:rsid w:val="00715A47"/>
    <w:rsid w:val="0071657F"/>
    <w:rsid w:val="007174E5"/>
    <w:rsid w:val="00717E13"/>
    <w:rsid w:val="0072025D"/>
    <w:rsid w:val="007207BE"/>
    <w:rsid w:val="0072310E"/>
    <w:rsid w:val="007241C6"/>
    <w:rsid w:val="00724BCE"/>
    <w:rsid w:val="00730236"/>
    <w:rsid w:val="007309D3"/>
    <w:rsid w:val="00730AF7"/>
    <w:rsid w:val="00731D5B"/>
    <w:rsid w:val="00732AFD"/>
    <w:rsid w:val="00732C0A"/>
    <w:rsid w:val="00732C13"/>
    <w:rsid w:val="0073577D"/>
    <w:rsid w:val="0073631E"/>
    <w:rsid w:val="00736AC8"/>
    <w:rsid w:val="007374B0"/>
    <w:rsid w:val="00740AAD"/>
    <w:rsid w:val="00740BEC"/>
    <w:rsid w:val="00740C79"/>
    <w:rsid w:val="00743011"/>
    <w:rsid w:val="00744962"/>
    <w:rsid w:val="00744FE1"/>
    <w:rsid w:val="00746EE6"/>
    <w:rsid w:val="00747651"/>
    <w:rsid w:val="0074774B"/>
    <w:rsid w:val="00747CC4"/>
    <w:rsid w:val="0075027A"/>
    <w:rsid w:val="00750DE4"/>
    <w:rsid w:val="00751D5A"/>
    <w:rsid w:val="007521A4"/>
    <w:rsid w:val="007527E7"/>
    <w:rsid w:val="0075348D"/>
    <w:rsid w:val="0075479D"/>
    <w:rsid w:val="00755E57"/>
    <w:rsid w:val="007563E4"/>
    <w:rsid w:val="0075733E"/>
    <w:rsid w:val="00760F17"/>
    <w:rsid w:val="0076124E"/>
    <w:rsid w:val="00761710"/>
    <w:rsid w:val="00763CB9"/>
    <w:rsid w:val="00764A51"/>
    <w:rsid w:val="00765DC7"/>
    <w:rsid w:val="00766834"/>
    <w:rsid w:val="00766F27"/>
    <w:rsid w:val="00770906"/>
    <w:rsid w:val="00772A36"/>
    <w:rsid w:val="007730A4"/>
    <w:rsid w:val="00773250"/>
    <w:rsid w:val="007733D3"/>
    <w:rsid w:val="007738B8"/>
    <w:rsid w:val="007739BE"/>
    <w:rsid w:val="007740C1"/>
    <w:rsid w:val="00774E56"/>
    <w:rsid w:val="00774F6B"/>
    <w:rsid w:val="00777380"/>
    <w:rsid w:val="00777A21"/>
    <w:rsid w:val="00777BAE"/>
    <w:rsid w:val="00780CC4"/>
    <w:rsid w:val="00781B0F"/>
    <w:rsid w:val="00781CCF"/>
    <w:rsid w:val="00782346"/>
    <w:rsid w:val="0078300D"/>
    <w:rsid w:val="007846A9"/>
    <w:rsid w:val="00784810"/>
    <w:rsid w:val="00784ED6"/>
    <w:rsid w:val="0078521B"/>
    <w:rsid w:val="00786745"/>
    <w:rsid w:val="00787174"/>
    <w:rsid w:val="00787A67"/>
    <w:rsid w:val="00790E84"/>
    <w:rsid w:val="00791EAE"/>
    <w:rsid w:val="00792A16"/>
    <w:rsid w:val="00792CE9"/>
    <w:rsid w:val="00793C88"/>
    <w:rsid w:val="007947E9"/>
    <w:rsid w:val="00794B04"/>
    <w:rsid w:val="0079686A"/>
    <w:rsid w:val="00797A7E"/>
    <w:rsid w:val="00797ADC"/>
    <w:rsid w:val="00797D4D"/>
    <w:rsid w:val="007A055B"/>
    <w:rsid w:val="007A2D80"/>
    <w:rsid w:val="007A4861"/>
    <w:rsid w:val="007A4A3A"/>
    <w:rsid w:val="007A699C"/>
    <w:rsid w:val="007A7CA8"/>
    <w:rsid w:val="007B09E8"/>
    <w:rsid w:val="007B0E89"/>
    <w:rsid w:val="007B23E9"/>
    <w:rsid w:val="007B2A8D"/>
    <w:rsid w:val="007B310B"/>
    <w:rsid w:val="007B3FB9"/>
    <w:rsid w:val="007B445F"/>
    <w:rsid w:val="007B4ACD"/>
    <w:rsid w:val="007B5CC3"/>
    <w:rsid w:val="007B652E"/>
    <w:rsid w:val="007B6702"/>
    <w:rsid w:val="007B6DC9"/>
    <w:rsid w:val="007B7CFB"/>
    <w:rsid w:val="007C0FCE"/>
    <w:rsid w:val="007C1F42"/>
    <w:rsid w:val="007C210A"/>
    <w:rsid w:val="007C25AE"/>
    <w:rsid w:val="007C2B80"/>
    <w:rsid w:val="007C5629"/>
    <w:rsid w:val="007C5825"/>
    <w:rsid w:val="007C5DDF"/>
    <w:rsid w:val="007C610A"/>
    <w:rsid w:val="007D0183"/>
    <w:rsid w:val="007D07CF"/>
    <w:rsid w:val="007D182B"/>
    <w:rsid w:val="007D2B42"/>
    <w:rsid w:val="007D2D6C"/>
    <w:rsid w:val="007D4376"/>
    <w:rsid w:val="007E0C75"/>
    <w:rsid w:val="007E2422"/>
    <w:rsid w:val="007E28F1"/>
    <w:rsid w:val="007E2A41"/>
    <w:rsid w:val="007E2C70"/>
    <w:rsid w:val="007E31B0"/>
    <w:rsid w:val="007E3369"/>
    <w:rsid w:val="007E4008"/>
    <w:rsid w:val="007E44E1"/>
    <w:rsid w:val="007E4DF4"/>
    <w:rsid w:val="007E5A50"/>
    <w:rsid w:val="007E7E87"/>
    <w:rsid w:val="007E7EDD"/>
    <w:rsid w:val="007F2AF7"/>
    <w:rsid w:val="007F3087"/>
    <w:rsid w:val="007F5315"/>
    <w:rsid w:val="007F647C"/>
    <w:rsid w:val="007F7475"/>
    <w:rsid w:val="007F79EF"/>
    <w:rsid w:val="008004B3"/>
    <w:rsid w:val="00800A07"/>
    <w:rsid w:val="008019C1"/>
    <w:rsid w:val="00802B88"/>
    <w:rsid w:val="00802DFA"/>
    <w:rsid w:val="00802DFB"/>
    <w:rsid w:val="008032C8"/>
    <w:rsid w:val="00803FB5"/>
    <w:rsid w:val="008045C7"/>
    <w:rsid w:val="008059DF"/>
    <w:rsid w:val="00805CFE"/>
    <w:rsid w:val="0080710E"/>
    <w:rsid w:val="00807656"/>
    <w:rsid w:val="00810123"/>
    <w:rsid w:val="00810F42"/>
    <w:rsid w:val="0081179D"/>
    <w:rsid w:val="00812E48"/>
    <w:rsid w:val="00813212"/>
    <w:rsid w:val="0081376F"/>
    <w:rsid w:val="008137C8"/>
    <w:rsid w:val="00814ABC"/>
    <w:rsid w:val="00815C97"/>
    <w:rsid w:val="00817B06"/>
    <w:rsid w:val="008205F9"/>
    <w:rsid w:val="008222B2"/>
    <w:rsid w:val="00822491"/>
    <w:rsid w:val="00822CD9"/>
    <w:rsid w:val="0082306D"/>
    <w:rsid w:val="008232EC"/>
    <w:rsid w:val="0082336F"/>
    <w:rsid w:val="00830CE0"/>
    <w:rsid w:val="00833384"/>
    <w:rsid w:val="00834061"/>
    <w:rsid w:val="00835C24"/>
    <w:rsid w:val="00835EB0"/>
    <w:rsid w:val="00836024"/>
    <w:rsid w:val="00837AC7"/>
    <w:rsid w:val="00840702"/>
    <w:rsid w:val="0084140B"/>
    <w:rsid w:val="00842148"/>
    <w:rsid w:val="0084244F"/>
    <w:rsid w:val="008424EA"/>
    <w:rsid w:val="00844018"/>
    <w:rsid w:val="00847EFA"/>
    <w:rsid w:val="00851778"/>
    <w:rsid w:val="00851F4C"/>
    <w:rsid w:val="00852669"/>
    <w:rsid w:val="008531F4"/>
    <w:rsid w:val="0085469F"/>
    <w:rsid w:val="00855060"/>
    <w:rsid w:val="00856F85"/>
    <w:rsid w:val="008604FB"/>
    <w:rsid w:val="008606C7"/>
    <w:rsid w:val="008611FD"/>
    <w:rsid w:val="008624F2"/>
    <w:rsid w:val="00862CDD"/>
    <w:rsid w:val="008631A7"/>
    <w:rsid w:val="00863417"/>
    <w:rsid w:val="00863B18"/>
    <w:rsid w:val="00864D7D"/>
    <w:rsid w:val="008652D8"/>
    <w:rsid w:val="00865449"/>
    <w:rsid w:val="00866266"/>
    <w:rsid w:val="00867CAB"/>
    <w:rsid w:val="008710AE"/>
    <w:rsid w:val="00871E21"/>
    <w:rsid w:val="00872FCF"/>
    <w:rsid w:val="0087469A"/>
    <w:rsid w:val="00875F6B"/>
    <w:rsid w:val="008765DD"/>
    <w:rsid w:val="0088113F"/>
    <w:rsid w:val="00882412"/>
    <w:rsid w:val="00882554"/>
    <w:rsid w:val="008831C9"/>
    <w:rsid w:val="008841EB"/>
    <w:rsid w:val="008844D7"/>
    <w:rsid w:val="00884888"/>
    <w:rsid w:val="00885EAD"/>
    <w:rsid w:val="008870EF"/>
    <w:rsid w:val="0089106B"/>
    <w:rsid w:val="0089155B"/>
    <w:rsid w:val="00892409"/>
    <w:rsid w:val="00892C03"/>
    <w:rsid w:val="00892CBD"/>
    <w:rsid w:val="00893B38"/>
    <w:rsid w:val="00894520"/>
    <w:rsid w:val="00895542"/>
    <w:rsid w:val="00896400"/>
    <w:rsid w:val="008978AE"/>
    <w:rsid w:val="008A00EE"/>
    <w:rsid w:val="008A0300"/>
    <w:rsid w:val="008A07AD"/>
    <w:rsid w:val="008A24E8"/>
    <w:rsid w:val="008A275F"/>
    <w:rsid w:val="008A2BDC"/>
    <w:rsid w:val="008A3B4C"/>
    <w:rsid w:val="008A4548"/>
    <w:rsid w:val="008A4DA5"/>
    <w:rsid w:val="008A6027"/>
    <w:rsid w:val="008A76B4"/>
    <w:rsid w:val="008A773C"/>
    <w:rsid w:val="008A77CD"/>
    <w:rsid w:val="008A7B75"/>
    <w:rsid w:val="008B0F4C"/>
    <w:rsid w:val="008B2102"/>
    <w:rsid w:val="008B229A"/>
    <w:rsid w:val="008B4966"/>
    <w:rsid w:val="008B529A"/>
    <w:rsid w:val="008B5AC9"/>
    <w:rsid w:val="008B5B7A"/>
    <w:rsid w:val="008B63EB"/>
    <w:rsid w:val="008C1704"/>
    <w:rsid w:val="008C235A"/>
    <w:rsid w:val="008C4B4F"/>
    <w:rsid w:val="008C527C"/>
    <w:rsid w:val="008C6186"/>
    <w:rsid w:val="008D1547"/>
    <w:rsid w:val="008D249B"/>
    <w:rsid w:val="008D2613"/>
    <w:rsid w:val="008D2727"/>
    <w:rsid w:val="008D3EF3"/>
    <w:rsid w:val="008D4EB1"/>
    <w:rsid w:val="008D597A"/>
    <w:rsid w:val="008D5E01"/>
    <w:rsid w:val="008D63A8"/>
    <w:rsid w:val="008D6ADE"/>
    <w:rsid w:val="008D6E02"/>
    <w:rsid w:val="008D6E4E"/>
    <w:rsid w:val="008D732B"/>
    <w:rsid w:val="008D74BE"/>
    <w:rsid w:val="008D7992"/>
    <w:rsid w:val="008E057C"/>
    <w:rsid w:val="008E0E61"/>
    <w:rsid w:val="008E1211"/>
    <w:rsid w:val="008E1542"/>
    <w:rsid w:val="008E1C6C"/>
    <w:rsid w:val="008E2049"/>
    <w:rsid w:val="008E2296"/>
    <w:rsid w:val="008E285D"/>
    <w:rsid w:val="008E64FE"/>
    <w:rsid w:val="008E6B20"/>
    <w:rsid w:val="008E6D5D"/>
    <w:rsid w:val="008E72C9"/>
    <w:rsid w:val="008F000E"/>
    <w:rsid w:val="008F0D1F"/>
    <w:rsid w:val="008F0E9F"/>
    <w:rsid w:val="008F4460"/>
    <w:rsid w:val="008F591F"/>
    <w:rsid w:val="008F5E58"/>
    <w:rsid w:val="008F61CA"/>
    <w:rsid w:val="008F63F3"/>
    <w:rsid w:val="008F70A6"/>
    <w:rsid w:val="00901216"/>
    <w:rsid w:val="009022EA"/>
    <w:rsid w:val="00902706"/>
    <w:rsid w:val="00902805"/>
    <w:rsid w:val="00903CEF"/>
    <w:rsid w:val="00904116"/>
    <w:rsid w:val="00906241"/>
    <w:rsid w:val="009069A6"/>
    <w:rsid w:val="00907342"/>
    <w:rsid w:val="00910473"/>
    <w:rsid w:val="00910475"/>
    <w:rsid w:val="009138F8"/>
    <w:rsid w:val="00914608"/>
    <w:rsid w:val="0091542F"/>
    <w:rsid w:val="009155FA"/>
    <w:rsid w:val="00915B49"/>
    <w:rsid w:val="009167A9"/>
    <w:rsid w:val="00916BB3"/>
    <w:rsid w:val="009218C9"/>
    <w:rsid w:val="00921C37"/>
    <w:rsid w:val="00921EFD"/>
    <w:rsid w:val="00922E66"/>
    <w:rsid w:val="009235E4"/>
    <w:rsid w:val="009237F2"/>
    <w:rsid w:val="0092383B"/>
    <w:rsid w:val="00923B27"/>
    <w:rsid w:val="00923D81"/>
    <w:rsid w:val="00924A4E"/>
    <w:rsid w:val="009256FC"/>
    <w:rsid w:val="00925AA6"/>
    <w:rsid w:val="00927526"/>
    <w:rsid w:val="00927561"/>
    <w:rsid w:val="00927CB4"/>
    <w:rsid w:val="00930328"/>
    <w:rsid w:val="00930333"/>
    <w:rsid w:val="00931B19"/>
    <w:rsid w:val="00932471"/>
    <w:rsid w:val="0093396F"/>
    <w:rsid w:val="00933AEF"/>
    <w:rsid w:val="0093632D"/>
    <w:rsid w:val="00936431"/>
    <w:rsid w:val="00936CA3"/>
    <w:rsid w:val="00940ACF"/>
    <w:rsid w:val="0094106D"/>
    <w:rsid w:val="00941942"/>
    <w:rsid w:val="009420B6"/>
    <w:rsid w:val="0094248D"/>
    <w:rsid w:val="00942AB6"/>
    <w:rsid w:val="009434C9"/>
    <w:rsid w:val="00943CBF"/>
    <w:rsid w:val="0094403D"/>
    <w:rsid w:val="0094428A"/>
    <w:rsid w:val="00944727"/>
    <w:rsid w:val="0094498D"/>
    <w:rsid w:val="00945522"/>
    <w:rsid w:val="00945C23"/>
    <w:rsid w:val="009469D9"/>
    <w:rsid w:val="00946F33"/>
    <w:rsid w:val="00947F03"/>
    <w:rsid w:val="00950288"/>
    <w:rsid w:val="009505D4"/>
    <w:rsid w:val="00953CB5"/>
    <w:rsid w:val="0095427C"/>
    <w:rsid w:val="00954989"/>
    <w:rsid w:val="00954A5D"/>
    <w:rsid w:val="00954E43"/>
    <w:rsid w:val="00955C9A"/>
    <w:rsid w:val="00956204"/>
    <w:rsid w:val="00956CF5"/>
    <w:rsid w:val="00957EE0"/>
    <w:rsid w:val="00960BC3"/>
    <w:rsid w:val="00961CD0"/>
    <w:rsid w:val="00962301"/>
    <w:rsid w:val="00964746"/>
    <w:rsid w:val="00966715"/>
    <w:rsid w:val="00966717"/>
    <w:rsid w:val="00967093"/>
    <w:rsid w:val="00967914"/>
    <w:rsid w:val="0097017E"/>
    <w:rsid w:val="009704E3"/>
    <w:rsid w:val="00970776"/>
    <w:rsid w:val="0097146F"/>
    <w:rsid w:val="00971E32"/>
    <w:rsid w:val="00971E54"/>
    <w:rsid w:val="0097251A"/>
    <w:rsid w:val="009745F3"/>
    <w:rsid w:val="0097486B"/>
    <w:rsid w:val="009777D8"/>
    <w:rsid w:val="009800EF"/>
    <w:rsid w:val="00981353"/>
    <w:rsid w:val="009846FE"/>
    <w:rsid w:val="009852A5"/>
    <w:rsid w:val="00985F72"/>
    <w:rsid w:val="009904B4"/>
    <w:rsid w:val="00991EE8"/>
    <w:rsid w:val="00994B6B"/>
    <w:rsid w:val="00995BBA"/>
    <w:rsid w:val="0099642A"/>
    <w:rsid w:val="00996D23"/>
    <w:rsid w:val="0099739B"/>
    <w:rsid w:val="009A0CAA"/>
    <w:rsid w:val="009A2C1B"/>
    <w:rsid w:val="009A340D"/>
    <w:rsid w:val="009A34D6"/>
    <w:rsid w:val="009A376F"/>
    <w:rsid w:val="009A3A0B"/>
    <w:rsid w:val="009A486C"/>
    <w:rsid w:val="009A4FA7"/>
    <w:rsid w:val="009A5B18"/>
    <w:rsid w:val="009B0753"/>
    <w:rsid w:val="009B3355"/>
    <w:rsid w:val="009B34E0"/>
    <w:rsid w:val="009B41E8"/>
    <w:rsid w:val="009B4626"/>
    <w:rsid w:val="009B6163"/>
    <w:rsid w:val="009B733D"/>
    <w:rsid w:val="009C005E"/>
    <w:rsid w:val="009C1775"/>
    <w:rsid w:val="009C3FEA"/>
    <w:rsid w:val="009C47C9"/>
    <w:rsid w:val="009C4DA8"/>
    <w:rsid w:val="009C5BB9"/>
    <w:rsid w:val="009C60F4"/>
    <w:rsid w:val="009C6659"/>
    <w:rsid w:val="009C6E57"/>
    <w:rsid w:val="009C70A0"/>
    <w:rsid w:val="009C714C"/>
    <w:rsid w:val="009D1613"/>
    <w:rsid w:val="009D23C7"/>
    <w:rsid w:val="009D31D5"/>
    <w:rsid w:val="009D371A"/>
    <w:rsid w:val="009D3809"/>
    <w:rsid w:val="009D387D"/>
    <w:rsid w:val="009D4238"/>
    <w:rsid w:val="009D47E8"/>
    <w:rsid w:val="009D4D19"/>
    <w:rsid w:val="009D58B7"/>
    <w:rsid w:val="009D5FBA"/>
    <w:rsid w:val="009E2220"/>
    <w:rsid w:val="009E308D"/>
    <w:rsid w:val="009E3E65"/>
    <w:rsid w:val="009E401D"/>
    <w:rsid w:val="009E46A1"/>
    <w:rsid w:val="009E5754"/>
    <w:rsid w:val="009E6A90"/>
    <w:rsid w:val="009E7160"/>
    <w:rsid w:val="009E7A55"/>
    <w:rsid w:val="009F362A"/>
    <w:rsid w:val="009F3FFF"/>
    <w:rsid w:val="009F41C4"/>
    <w:rsid w:val="009F4358"/>
    <w:rsid w:val="009F46DD"/>
    <w:rsid w:val="009F4752"/>
    <w:rsid w:val="009F4F9E"/>
    <w:rsid w:val="009F53EC"/>
    <w:rsid w:val="009F5AAA"/>
    <w:rsid w:val="00A00B24"/>
    <w:rsid w:val="00A00C92"/>
    <w:rsid w:val="00A01492"/>
    <w:rsid w:val="00A01D65"/>
    <w:rsid w:val="00A02C47"/>
    <w:rsid w:val="00A034F5"/>
    <w:rsid w:val="00A03E69"/>
    <w:rsid w:val="00A04921"/>
    <w:rsid w:val="00A05771"/>
    <w:rsid w:val="00A05CA3"/>
    <w:rsid w:val="00A10E8A"/>
    <w:rsid w:val="00A113E0"/>
    <w:rsid w:val="00A120B7"/>
    <w:rsid w:val="00A12987"/>
    <w:rsid w:val="00A132E2"/>
    <w:rsid w:val="00A13460"/>
    <w:rsid w:val="00A15793"/>
    <w:rsid w:val="00A16736"/>
    <w:rsid w:val="00A1737D"/>
    <w:rsid w:val="00A17DB9"/>
    <w:rsid w:val="00A21DB0"/>
    <w:rsid w:val="00A24E37"/>
    <w:rsid w:val="00A263F1"/>
    <w:rsid w:val="00A26754"/>
    <w:rsid w:val="00A30380"/>
    <w:rsid w:val="00A31B08"/>
    <w:rsid w:val="00A321B9"/>
    <w:rsid w:val="00A347E0"/>
    <w:rsid w:val="00A3589F"/>
    <w:rsid w:val="00A37DA4"/>
    <w:rsid w:val="00A40589"/>
    <w:rsid w:val="00A4136D"/>
    <w:rsid w:val="00A41391"/>
    <w:rsid w:val="00A44C5B"/>
    <w:rsid w:val="00A4654B"/>
    <w:rsid w:val="00A477DD"/>
    <w:rsid w:val="00A47B61"/>
    <w:rsid w:val="00A47F27"/>
    <w:rsid w:val="00A50922"/>
    <w:rsid w:val="00A510C0"/>
    <w:rsid w:val="00A51928"/>
    <w:rsid w:val="00A519EA"/>
    <w:rsid w:val="00A53CC5"/>
    <w:rsid w:val="00A54493"/>
    <w:rsid w:val="00A54819"/>
    <w:rsid w:val="00A54DE3"/>
    <w:rsid w:val="00A550B9"/>
    <w:rsid w:val="00A55CEF"/>
    <w:rsid w:val="00A56679"/>
    <w:rsid w:val="00A56982"/>
    <w:rsid w:val="00A56B11"/>
    <w:rsid w:val="00A56C71"/>
    <w:rsid w:val="00A56E33"/>
    <w:rsid w:val="00A57649"/>
    <w:rsid w:val="00A60758"/>
    <w:rsid w:val="00A60B7C"/>
    <w:rsid w:val="00A61F93"/>
    <w:rsid w:val="00A64512"/>
    <w:rsid w:val="00A64EE2"/>
    <w:rsid w:val="00A65006"/>
    <w:rsid w:val="00A67405"/>
    <w:rsid w:val="00A7102F"/>
    <w:rsid w:val="00A71E56"/>
    <w:rsid w:val="00A71E5D"/>
    <w:rsid w:val="00A722FF"/>
    <w:rsid w:val="00A73CB3"/>
    <w:rsid w:val="00A7524A"/>
    <w:rsid w:val="00A77359"/>
    <w:rsid w:val="00A7740D"/>
    <w:rsid w:val="00A77650"/>
    <w:rsid w:val="00A80311"/>
    <w:rsid w:val="00A82CF5"/>
    <w:rsid w:val="00A832CF"/>
    <w:rsid w:val="00A84E45"/>
    <w:rsid w:val="00A85092"/>
    <w:rsid w:val="00A8546D"/>
    <w:rsid w:val="00A85BF3"/>
    <w:rsid w:val="00A86195"/>
    <w:rsid w:val="00A86B5D"/>
    <w:rsid w:val="00A901C5"/>
    <w:rsid w:val="00A9178D"/>
    <w:rsid w:val="00A92FDB"/>
    <w:rsid w:val="00A9378D"/>
    <w:rsid w:val="00A93797"/>
    <w:rsid w:val="00A937DE"/>
    <w:rsid w:val="00A9556B"/>
    <w:rsid w:val="00A97923"/>
    <w:rsid w:val="00AA4350"/>
    <w:rsid w:val="00AA4850"/>
    <w:rsid w:val="00AA624F"/>
    <w:rsid w:val="00AA74AE"/>
    <w:rsid w:val="00AA7AB3"/>
    <w:rsid w:val="00AA7BAB"/>
    <w:rsid w:val="00AB1701"/>
    <w:rsid w:val="00AB24C5"/>
    <w:rsid w:val="00AB28C5"/>
    <w:rsid w:val="00AB3257"/>
    <w:rsid w:val="00AB4762"/>
    <w:rsid w:val="00AB4F4A"/>
    <w:rsid w:val="00AB5972"/>
    <w:rsid w:val="00AB60AB"/>
    <w:rsid w:val="00AB7EFB"/>
    <w:rsid w:val="00AC0C85"/>
    <w:rsid w:val="00AC0FAC"/>
    <w:rsid w:val="00AC0FF4"/>
    <w:rsid w:val="00AC1834"/>
    <w:rsid w:val="00AC1DFE"/>
    <w:rsid w:val="00AC49BF"/>
    <w:rsid w:val="00AC4E5F"/>
    <w:rsid w:val="00AC5BB8"/>
    <w:rsid w:val="00AC6BC4"/>
    <w:rsid w:val="00AC6F4E"/>
    <w:rsid w:val="00AC7C4E"/>
    <w:rsid w:val="00AC7CBA"/>
    <w:rsid w:val="00AC7E30"/>
    <w:rsid w:val="00AD0652"/>
    <w:rsid w:val="00AD1945"/>
    <w:rsid w:val="00AD28BF"/>
    <w:rsid w:val="00AD32E4"/>
    <w:rsid w:val="00AD35C6"/>
    <w:rsid w:val="00AD57B0"/>
    <w:rsid w:val="00AD6AE0"/>
    <w:rsid w:val="00AD6B71"/>
    <w:rsid w:val="00AD7286"/>
    <w:rsid w:val="00AE08F6"/>
    <w:rsid w:val="00AE09F8"/>
    <w:rsid w:val="00AE1625"/>
    <w:rsid w:val="00AE2939"/>
    <w:rsid w:val="00AE565B"/>
    <w:rsid w:val="00AE58BE"/>
    <w:rsid w:val="00AF0079"/>
    <w:rsid w:val="00AF028A"/>
    <w:rsid w:val="00AF0C07"/>
    <w:rsid w:val="00AF1A99"/>
    <w:rsid w:val="00AF3806"/>
    <w:rsid w:val="00AF3BDD"/>
    <w:rsid w:val="00AF4250"/>
    <w:rsid w:val="00AF4E56"/>
    <w:rsid w:val="00AF59DE"/>
    <w:rsid w:val="00AF5E22"/>
    <w:rsid w:val="00AF5E69"/>
    <w:rsid w:val="00AF5F92"/>
    <w:rsid w:val="00B0028D"/>
    <w:rsid w:val="00B01661"/>
    <w:rsid w:val="00B02803"/>
    <w:rsid w:val="00B04AC3"/>
    <w:rsid w:val="00B0658A"/>
    <w:rsid w:val="00B078E9"/>
    <w:rsid w:val="00B10335"/>
    <w:rsid w:val="00B12ADF"/>
    <w:rsid w:val="00B12BC4"/>
    <w:rsid w:val="00B12DC4"/>
    <w:rsid w:val="00B13C2E"/>
    <w:rsid w:val="00B149F3"/>
    <w:rsid w:val="00B1509C"/>
    <w:rsid w:val="00B167B9"/>
    <w:rsid w:val="00B16F7E"/>
    <w:rsid w:val="00B2067C"/>
    <w:rsid w:val="00B206D9"/>
    <w:rsid w:val="00B20E40"/>
    <w:rsid w:val="00B21302"/>
    <w:rsid w:val="00B21D4C"/>
    <w:rsid w:val="00B22EA4"/>
    <w:rsid w:val="00B23176"/>
    <w:rsid w:val="00B235DE"/>
    <w:rsid w:val="00B241AC"/>
    <w:rsid w:val="00B24F44"/>
    <w:rsid w:val="00B252A9"/>
    <w:rsid w:val="00B2538B"/>
    <w:rsid w:val="00B25A54"/>
    <w:rsid w:val="00B261CB"/>
    <w:rsid w:val="00B27603"/>
    <w:rsid w:val="00B27FBE"/>
    <w:rsid w:val="00B30023"/>
    <w:rsid w:val="00B3058F"/>
    <w:rsid w:val="00B3168F"/>
    <w:rsid w:val="00B31CF7"/>
    <w:rsid w:val="00B32408"/>
    <w:rsid w:val="00B33001"/>
    <w:rsid w:val="00B357AF"/>
    <w:rsid w:val="00B372E3"/>
    <w:rsid w:val="00B4063B"/>
    <w:rsid w:val="00B41535"/>
    <w:rsid w:val="00B425CA"/>
    <w:rsid w:val="00B433D2"/>
    <w:rsid w:val="00B43F3C"/>
    <w:rsid w:val="00B44465"/>
    <w:rsid w:val="00B44817"/>
    <w:rsid w:val="00B450A3"/>
    <w:rsid w:val="00B45355"/>
    <w:rsid w:val="00B463A4"/>
    <w:rsid w:val="00B47F61"/>
    <w:rsid w:val="00B47FE1"/>
    <w:rsid w:val="00B5089A"/>
    <w:rsid w:val="00B52DFB"/>
    <w:rsid w:val="00B54849"/>
    <w:rsid w:val="00B566DB"/>
    <w:rsid w:val="00B57FE6"/>
    <w:rsid w:val="00B60BD8"/>
    <w:rsid w:val="00B6163D"/>
    <w:rsid w:val="00B61844"/>
    <w:rsid w:val="00B61FBE"/>
    <w:rsid w:val="00B622A7"/>
    <w:rsid w:val="00B63B90"/>
    <w:rsid w:val="00B63C0C"/>
    <w:rsid w:val="00B64F89"/>
    <w:rsid w:val="00B650B2"/>
    <w:rsid w:val="00B657B4"/>
    <w:rsid w:val="00B65ABB"/>
    <w:rsid w:val="00B65C1E"/>
    <w:rsid w:val="00B66B4E"/>
    <w:rsid w:val="00B67C21"/>
    <w:rsid w:val="00B70FA1"/>
    <w:rsid w:val="00B75EC2"/>
    <w:rsid w:val="00B76B02"/>
    <w:rsid w:val="00B77A89"/>
    <w:rsid w:val="00B80DB1"/>
    <w:rsid w:val="00B80F6F"/>
    <w:rsid w:val="00B837CD"/>
    <w:rsid w:val="00B84C5E"/>
    <w:rsid w:val="00B860D7"/>
    <w:rsid w:val="00B868E1"/>
    <w:rsid w:val="00B875D3"/>
    <w:rsid w:val="00B9066C"/>
    <w:rsid w:val="00B9511D"/>
    <w:rsid w:val="00B97AD4"/>
    <w:rsid w:val="00B97F8E"/>
    <w:rsid w:val="00BA00C4"/>
    <w:rsid w:val="00BA01A4"/>
    <w:rsid w:val="00BA0A94"/>
    <w:rsid w:val="00BA21F3"/>
    <w:rsid w:val="00BA266C"/>
    <w:rsid w:val="00BA4697"/>
    <w:rsid w:val="00BA5A4B"/>
    <w:rsid w:val="00BA68E5"/>
    <w:rsid w:val="00BA7746"/>
    <w:rsid w:val="00BA78E6"/>
    <w:rsid w:val="00BB0085"/>
    <w:rsid w:val="00BB1135"/>
    <w:rsid w:val="00BB14F1"/>
    <w:rsid w:val="00BB1C04"/>
    <w:rsid w:val="00BB2177"/>
    <w:rsid w:val="00BB29E7"/>
    <w:rsid w:val="00BB41F7"/>
    <w:rsid w:val="00BB66E4"/>
    <w:rsid w:val="00BB70C4"/>
    <w:rsid w:val="00BB7346"/>
    <w:rsid w:val="00BB758B"/>
    <w:rsid w:val="00BC08BB"/>
    <w:rsid w:val="00BC3029"/>
    <w:rsid w:val="00BC3DD0"/>
    <w:rsid w:val="00BC43CF"/>
    <w:rsid w:val="00BC59C2"/>
    <w:rsid w:val="00BC7758"/>
    <w:rsid w:val="00BC7F38"/>
    <w:rsid w:val="00BD0A86"/>
    <w:rsid w:val="00BD13D1"/>
    <w:rsid w:val="00BD1488"/>
    <w:rsid w:val="00BD17BB"/>
    <w:rsid w:val="00BD1E0D"/>
    <w:rsid w:val="00BD2605"/>
    <w:rsid w:val="00BD47CB"/>
    <w:rsid w:val="00BD4EF3"/>
    <w:rsid w:val="00BD5226"/>
    <w:rsid w:val="00BD5AC7"/>
    <w:rsid w:val="00BD5CB6"/>
    <w:rsid w:val="00BD6F29"/>
    <w:rsid w:val="00BD77BF"/>
    <w:rsid w:val="00BE034E"/>
    <w:rsid w:val="00BE1119"/>
    <w:rsid w:val="00BE14CB"/>
    <w:rsid w:val="00BE1F00"/>
    <w:rsid w:val="00BE20B4"/>
    <w:rsid w:val="00BE2298"/>
    <w:rsid w:val="00BE367D"/>
    <w:rsid w:val="00BE4442"/>
    <w:rsid w:val="00BE6CA9"/>
    <w:rsid w:val="00BF1A9E"/>
    <w:rsid w:val="00BF2984"/>
    <w:rsid w:val="00BF385B"/>
    <w:rsid w:val="00BF6892"/>
    <w:rsid w:val="00BF6BC8"/>
    <w:rsid w:val="00BF6C9A"/>
    <w:rsid w:val="00C003B2"/>
    <w:rsid w:val="00C01B1E"/>
    <w:rsid w:val="00C02EEA"/>
    <w:rsid w:val="00C03CFC"/>
    <w:rsid w:val="00C03EF4"/>
    <w:rsid w:val="00C04708"/>
    <w:rsid w:val="00C05842"/>
    <w:rsid w:val="00C060FD"/>
    <w:rsid w:val="00C06CFD"/>
    <w:rsid w:val="00C117A6"/>
    <w:rsid w:val="00C1196C"/>
    <w:rsid w:val="00C119C7"/>
    <w:rsid w:val="00C11CEF"/>
    <w:rsid w:val="00C1232D"/>
    <w:rsid w:val="00C12389"/>
    <w:rsid w:val="00C13D8E"/>
    <w:rsid w:val="00C14387"/>
    <w:rsid w:val="00C16309"/>
    <w:rsid w:val="00C173C4"/>
    <w:rsid w:val="00C17B1A"/>
    <w:rsid w:val="00C22003"/>
    <w:rsid w:val="00C2271B"/>
    <w:rsid w:val="00C227BA"/>
    <w:rsid w:val="00C241ED"/>
    <w:rsid w:val="00C245F9"/>
    <w:rsid w:val="00C24FED"/>
    <w:rsid w:val="00C25B4F"/>
    <w:rsid w:val="00C25EDE"/>
    <w:rsid w:val="00C26B9B"/>
    <w:rsid w:val="00C3214A"/>
    <w:rsid w:val="00C32E05"/>
    <w:rsid w:val="00C33275"/>
    <w:rsid w:val="00C349E7"/>
    <w:rsid w:val="00C34EB0"/>
    <w:rsid w:val="00C350D7"/>
    <w:rsid w:val="00C3520C"/>
    <w:rsid w:val="00C368A5"/>
    <w:rsid w:val="00C37AB5"/>
    <w:rsid w:val="00C37B65"/>
    <w:rsid w:val="00C408FD"/>
    <w:rsid w:val="00C40DD7"/>
    <w:rsid w:val="00C41344"/>
    <w:rsid w:val="00C4191A"/>
    <w:rsid w:val="00C4431F"/>
    <w:rsid w:val="00C44DD9"/>
    <w:rsid w:val="00C45D30"/>
    <w:rsid w:val="00C5084D"/>
    <w:rsid w:val="00C525F6"/>
    <w:rsid w:val="00C533B7"/>
    <w:rsid w:val="00C53734"/>
    <w:rsid w:val="00C53C20"/>
    <w:rsid w:val="00C53E6D"/>
    <w:rsid w:val="00C54E90"/>
    <w:rsid w:val="00C602F4"/>
    <w:rsid w:val="00C60A21"/>
    <w:rsid w:val="00C60A57"/>
    <w:rsid w:val="00C6161C"/>
    <w:rsid w:val="00C62073"/>
    <w:rsid w:val="00C63B71"/>
    <w:rsid w:val="00C63F3C"/>
    <w:rsid w:val="00C6445B"/>
    <w:rsid w:val="00C662F0"/>
    <w:rsid w:val="00C66F2F"/>
    <w:rsid w:val="00C672C9"/>
    <w:rsid w:val="00C700EF"/>
    <w:rsid w:val="00C70354"/>
    <w:rsid w:val="00C7052D"/>
    <w:rsid w:val="00C71472"/>
    <w:rsid w:val="00C72243"/>
    <w:rsid w:val="00C739C7"/>
    <w:rsid w:val="00C74AD6"/>
    <w:rsid w:val="00C74BB2"/>
    <w:rsid w:val="00C74DEB"/>
    <w:rsid w:val="00C750C7"/>
    <w:rsid w:val="00C75540"/>
    <w:rsid w:val="00C75E35"/>
    <w:rsid w:val="00C7698B"/>
    <w:rsid w:val="00C77465"/>
    <w:rsid w:val="00C779EC"/>
    <w:rsid w:val="00C77C97"/>
    <w:rsid w:val="00C77F89"/>
    <w:rsid w:val="00C8183C"/>
    <w:rsid w:val="00C81A8A"/>
    <w:rsid w:val="00C81C95"/>
    <w:rsid w:val="00C823E7"/>
    <w:rsid w:val="00C82D7C"/>
    <w:rsid w:val="00C846FE"/>
    <w:rsid w:val="00C85652"/>
    <w:rsid w:val="00C8713C"/>
    <w:rsid w:val="00C87192"/>
    <w:rsid w:val="00C87C39"/>
    <w:rsid w:val="00C90949"/>
    <w:rsid w:val="00C9165D"/>
    <w:rsid w:val="00C94A56"/>
    <w:rsid w:val="00C95522"/>
    <w:rsid w:val="00C96D47"/>
    <w:rsid w:val="00CA1D6B"/>
    <w:rsid w:val="00CA2568"/>
    <w:rsid w:val="00CA3229"/>
    <w:rsid w:val="00CA3E2B"/>
    <w:rsid w:val="00CA4033"/>
    <w:rsid w:val="00CA78A7"/>
    <w:rsid w:val="00CA7944"/>
    <w:rsid w:val="00CA79BD"/>
    <w:rsid w:val="00CB054E"/>
    <w:rsid w:val="00CB0E21"/>
    <w:rsid w:val="00CB28EE"/>
    <w:rsid w:val="00CB491B"/>
    <w:rsid w:val="00CB4C7E"/>
    <w:rsid w:val="00CB7D34"/>
    <w:rsid w:val="00CB7E8E"/>
    <w:rsid w:val="00CC03FD"/>
    <w:rsid w:val="00CC04F4"/>
    <w:rsid w:val="00CC1D69"/>
    <w:rsid w:val="00CC1E2F"/>
    <w:rsid w:val="00CC2823"/>
    <w:rsid w:val="00CC28BE"/>
    <w:rsid w:val="00CC2FBE"/>
    <w:rsid w:val="00CC426B"/>
    <w:rsid w:val="00CC6F90"/>
    <w:rsid w:val="00CC7EDF"/>
    <w:rsid w:val="00CD14BE"/>
    <w:rsid w:val="00CD2A70"/>
    <w:rsid w:val="00CD2EFA"/>
    <w:rsid w:val="00CD5529"/>
    <w:rsid w:val="00CD559F"/>
    <w:rsid w:val="00CD5A96"/>
    <w:rsid w:val="00CD6B89"/>
    <w:rsid w:val="00CD7B04"/>
    <w:rsid w:val="00CD7E08"/>
    <w:rsid w:val="00CE046D"/>
    <w:rsid w:val="00CE1921"/>
    <w:rsid w:val="00CE1D1B"/>
    <w:rsid w:val="00CE28ED"/>
    <w:rsid w:val="00CE3D1C"/>
    <w:rsid w:val="00CE3FBF"/>
    <w:rsid w:val="00CE736C"/>
    <w:rsid w:val="00CE7BAE"/>
    <w:rsid w:val="00CE7D0A"/>
    <w:rsid w:val="00CF051F"/>
    <w:rsid w:val="00CF1806"/>
    <w:rsid w:val="00CF29C8"/>
    <w:rsid w:val="00CF29F0"/>
    <w:rsid w:val="00CF3639"/>
    <w:rsid w:val="00CF3734"/>
    <w:rsid w:val="00CF3D6C"/>
    <w:rsid w:val="00CF4F2C"/>
    <w:rsid w:val="00CF5E0B"/>
    <w:rsid w:val="00CF5E85"/>
    <w:rsid w:val="00CF607E"/>
    <w:rsid w:val="00D00B7A"/>
    <w:rsid w:val="00D01457"/>
    <w:rsid w:val="00D01C88"/>
    <w:rsid w:val="00D01E70"/>
    <w:rsid w:val="00D02333"/>
    <w:rsid w:val="00D02D1B"/>
    <w:rsid w:val="00D02E6A"/>
    <w:rsid w:val="00D04E0D"/>
    <w:rsid w:val="00D05D9A"/>
    <w:rsid w:val="00D06E6C"/>
    <w:rsid w:val="00D074D1"/>
    <w:rsid w:val="00D0797E"/>
    <w:rsid w:val="00D07DBA"/>
    <w:rsid w:val="00D1001A"/>
    <w:rsid w:val="00D10384"/>
    <w:rsid w:val="00D11145"/>
    <w:rsid w:val="00D113FA"/>
    <w:rsid w:val="00D12D86"/>
    <w:rsid w:val="00D14BA8"/>
    <w:rsid w:val="00D14BBA"/>
    <w:rsid w:val="00D150DE"/>
    <w:rsid w:val="00D15A4F"/>
    <w:rsid w:val="00D15A7C"/>
    <w:rsid w:val="00D16A5B"/>
    <w:rsid w:val="00D1779C"/>
    <w:rsid w:val="00D17AE7"/>
    <w:rsid w:val="00D21305"/>
    <w:rsid w:val="00D2278F"/>
    <w:rsid w:val="00D23B25"/>
    <w:rsid w:val="00D24F2E"/>
    <w:rsid w:val="00D2709E"/>
    <w:rsid w:val="00D27611"/>
    <w:rsid w:val="00D30E0A"/>
    <w:rsid w:val="00D30E3D"/>
    <w:rsid w:val="00D3200C"/>
    <w:rsid w:val="00D321DB"/>
    <w:rsid w:val="00D321FA"/>
    <w:rsid w:val="00D322E9"/>
    <w:rsid w:val="00D33278"/>
    <w:rsid w:val="00D34A45"/>
    <w:rsid w:val="00D356DD"/>
    <w:rsid w:val="00D36C24"/>
    <w:rsid w:val="00D4269D"/>
    <w:rsid w:val="00D42C57"/>
    <w:rsid w:val="00D42FEB"/>
    <w:rsid w:val="00D44EE9"/>
    <w:rsid w:val="00D452A6"/>
    <w:rsid w:val="00D45764"/>
    <w:rsid w:val="00D474C6"/>
    <w:rsid w:val="00D47808"/>
    <w:rsid w:val="00D47816"/>
    <w:rsid w:val="00D47C08"/>
    <w:rsid w:val="00D5035B"/>
    <w:rsid w:val="00D503EA"/>
    <w:rsid w:val="00D51715"/>
    <w:rsid w:val="00D51A4E"/>
    <w:rsid w:val="00D53944"/>
    <w:rsid w:val="00D53BA9"/>
    <w:rsid w:val="00D54A81"/>
    <w:rsid w:val="00D558C2"/>
    <w:rsid w:val="00D5594A"/>
    <w:rsid w:val="00D55C11"/>
    <w:rsid w:val="00D577C9"/>
    <w:rsid w:val="00D57F2E"/>
    <w:rsid w:val="00D57FF4"/>
    <w:rsid w:val="00D60DDC"/>
    <w:rsid w:val="00D610E8"/>
    <w:rsid w:val="00D62EF0"/>
    <w:rsid w:val="00D634CF"/>
    <w:rsid w:val="00D638FD"/>
    <w:rsid w:val="00D64C70"/>
    <w:rsid w:val="00D66391"/>
    <w:rsid w:val="00D66903"/>
    <w:rsid w:val="00D70456"/>
    <w:rsid w:val="00D70E8E"/>
    <w:rsid w:val="00D721A5"/>
    <w:rsid w:val="00D736F2"/>
    <w:rsid w:val="00D74B0F"/>
    <w:rsid w:val="00D74BAF"/>
    <w:rsid w:val="00D74CEC"/>
    <w:rsid w:val="00D7504C"/>
    <w:rsid w:val="00D751B6"/>
    <w:rsid w:val="00D75859"/>
    <w:rsid w:val="00D763A3"/>
    <w:rsid w:val="00D765C0"/>
    <w:rsid w:val="00D77565"/>
    <w:rsid w:val="00D80571"/>
    <w:rsid w:val="00D806E5"/>
    <w:rsid w:val="00D80730"/>
    <w:rsid w:val="00D80EBA"/>
    <w:rsid w:val="00D81E4D"/>
    <w:rsid w:val="00D82B1D"/>
    <w:rsid w:val="00D83ECF"/>
    <w:rsid w:val="00D840CC"/>
    <w:rsid w:val="00D84B03"/>
    <w:rsid w:val="00D86E2D"/>
    <w:rsid w:val="00D875B6"/>
    <w:rsid w:val="00D87713"/>
    <w:rsid w:val="00D87983"/>
    <w:rsid w:val="00D9112C"/>
    <w:rsid w:val="00D9143F"/>
    <w:rsid w:val="00D9176C"/>
    <w:rsid w:val="00D92E51"/>
    <w:rsid w:val="00D937BA"/>
    <w:rsid w:val="00D93E68"/>
    <w:rsid w:val="00D95A58"/>
    <w:rsid w:val="00D95E63"/>
    <w:rsid w:val="00D9621B"/>
    <w:rsid w:val="00D96C4D"/>
    <w:rsid w:val="00D97538"/>
    <w:rsid w:val="00D97A81"/>
    <w:rsid w:val="00D97B20"/>
    <w:rsid w:val="00D97C92"/>
    <w:rsid w:val="00DA0151"/>
    <w:rsid w:val="00DA024B"/>
    <w:rsid w:val="00DA09AF"/>
    <w:rsid w:val="00DA0CA3"/>
    <w:rsid w:val="00DA1571"/>
    <w:rsid w:val="00DA167B"/>
    <w:rsid w:val="00DA1702"/>
    <w:rsid w:val="00DA2051"/>
    <w:rsid w:val="00DA20AC"/>
    <w:rsid w:val="00DA5026"/>
    <w:rsid w:val="00DA506D"/>
    <w:rsid w:val="00DA5393"/>
    <w:rsid w:val="00DA57E2"/>
    <w:rsid w:val="00DA60D4"/>
    <w:rsid w:val="00DA69F9"/>
    <w:rsid w:val="00DA6A46"/>
    <w:rsid w:val="00DA773F"/>
    <w:rsid w:val="00DA78A5"/>
    <w:rsid w:val="00DA78B5"/>
    <w:rsid w:val="00DA7DB6"/>
    <w:rsid w:val="00DB01FC"/>
    <w:rsid w:val="00DB03E6"/>
    <w:rsid w:val="00DB0A17"/>
    <w:rsid w:val="00DB18DE"/>
    <w:rsid w:val="00DB3AE8"/>
    <w:rsid w:val="00DB3EB3"/>
    <w:rsid w:val="00DB4604"/>
    <w:rsid w:val="00DB77BC"/>
    <w:rsid w:val="00DC000D"/>
    <w:rsid w:val="00DC03C6"/>
    <w:rsid w:val="00DC120F"/>
    <w:rsid w:val="00DC14C0"/>
    <w:rsid w:val="00DC22B2"/>
    <w:rsid w:val="00DC454E"/>
    <w:rsid w:val="00DC4558"/>
    <w:rsid w:val="00DC477B"/>
    <w:rsid w:val="00DC4B86"/>
    <w:rsid w:val="00DC5566"/>
    <w:rsid w:val="00DC5F8C"/>
    <w:rsid w:val="00DC65FF"/>
    <w:rsid w:val="00DC6B9E"/>
    <w:rsid w:val="00DC75F0"/>
    <w:rsid w:val="00DC7B64"/>
    <w:rsid w:val="00DD03AD"/>
    <w:rsid w:val="00DD2884"/>
    <w:rsid w:val="00DD3E27"/>
    <w:rsid w:val="00DD57DB"/>
    <w:rsid w:val="00DD5ADE"/>
    <w:rsid w:val="00DD6F53"/>
    <w:rsid w:val="00DD761C"/>
    <w:rsid w:val="00DE157C"/>
    <w:rsid w:val="00DE1CE2"/>
    <w:rsid w:val="00DE220A"/>
    <w:rsid w:val="00DE3CFE"/>
    <w:rsid w:val="00DE4E93"/>
    <w:rsid w:val="00DE4F9F"/>
    <w:rsid w:val="00DE5471"/>
    <w:rsid w:val="00DE55A9"/>
    <w:rsid w:val="00DE7A6C"/>
    <w:rsid w:val="00DF00F9"/>
    <w:rsid w:val="00DF0772"/>
    <w:rsid w:val="00DF2620"/>
    <w:rsid w:val="00DF2FE1"/>
    <w:rsid w:val="00DF2FFB"/>
    <w:rsid w:val="00DF3DE9"/>
    <w:rsid w:val="00DF47B3"/>
    <w:rsid w:val="00DF712B"/>
    <w:rsid w:val="00DF73AA"/>
    <w:rsid w:val="00E007FD"/>
    <w:rsid w:val="00E01177"/>
    <w:rsid w:val="00E01DA9"/>
    <w:rsid w:val="00E0231B"/>
    <w:rsid w:val="00E02B28"/>
    <w:rsid w:val="00E03092"/>
    <w:rsid w:val="00E03626"/>
    <w:rsid w:val="00E03A0B"/>
    <w:rsid w:val="00E04653"/>
    <w:rsid w:val="00E04F22"/>
    <w:rsid w:val="00E06171"/>
    <w:rsid w:val="00E07DB7"/>
    <w:rsid w:val="00E109D0"/>
    <w:rsid w:val="00E13534"/>
    <w:rsid w:val="00E14E69"/>
    <w:rsid w:val="00E150E4"/>
    <w:rsid w:val="00E15184"/>
    <w:rsid w:val="00E17901"/>
    <w:rsid w:val="00E20C16"/>
    <w:rsid w:val="00E22252"/>
    <w:rsid w:val="00E228B2"/>
    <w:rsid w:val="00E2380E"/>
    <w:rsid w:val="00E250C7"/>
    <w:rsid w:val="00E26D4A"/>
    <w:rsid w:val="00E26E42"/>
    <w:rsid w:val="00E27B0D"/>
    <w:rsid w:val="00E3182A"/>
    <w:rsid w:val="00E31C39"/>
    <w:rsid w:val="00E3271F"/>
    <w:rsid w:val="00E32809"/>
    <w:rsid w:val="00E3318D"/>
    <w:rsid w:val="00E3377F"/>
    <w:rsid w:val="00E352EA"/>
    <w:rsid w:val="00E35975"/>
    <w:rsid w:val="00E376F7"/>
    <w:rsid w:val="00E407E0"/>
    <w:rsid w:val="00E4081E"/>
    <w:rsid w:val="00E41640"/>
    <w:rsid w:val="00E41680"/>
    <w:rsid w:val="00E41BE4"/>
    <w:rsid w:val="00E428C7"/>
    <w:rsid w:val="00E4292E"/>
    <w:rsid w:val="00E43130"/>
    <w:rsid w:val="00E44551"/>
    <w:rsid w:val="00E44A5B"/>
    <w:rsid w:val="00E470D3"/>
    <w:rsid w:val="00E47CB0"/>
    <w:rsid w:val="00E50F91"/>
    <w:rsid w:val="00E51E41"/>
    <w:rsid w:val="00E520D0"/>
    <w:rsid w:val="00E5275B"/>
    <w:rsid w:val="00E52DBF"/>
    <w:rsid w:val="00E541C7"/>
    <w:rsid w:val="00E547A0"/>
    <w:rsid w:val="00E54EDE"/>
    <w:rsid w:val="00E5556D"/>
    <w:rsid w:val="00E565E4"/>
    <w:rsid w:val="00E56A22"/>
    <w:rsid w:val="00E57853"/>
    <w:rsid w:val="00E57CB7"/>
    <w:rsid w:val="00E61056"/>
    <w:rsid w:val="00E614BD"/>
    <w:rsid w:val="00E63CFF"/>
    <w:rsid w:val="00E676D8"/>
    <w:rsid w:val="00E67EFD"/>
    <w:rsid w:val="00E67FEB"/>
    <w:rsid w:val="00E70EE0"/>
    <w:rsid w:val="00E70FF3"/>
    <w:rsid w:val="00E7169B"/>
    <w:rsid w:val="00E72A3C"/>
    <w:rsid w:val="00E731DD"/>
    <w:rsid w:val="00E7369A"/>
    <w:rsid w:val="00E7372B"/>
    <w:rsid w:val="00E74084"/>
    <w:rsid w:val="00E7475A"/>
    <w:rsid w:val="00E75A15"/>
    <w:rsid w:val="00E76616"/>
    <w:rsid w:val="00E76B0F"/>
    <w:rsid w:val="00E77A8E"/>
    <w:rsid w:val="00E77E55"/>
    <w:rsid w:val="00E80E44"/>
    <w:rsid w:val="00E810F1"/>
    <w:rsid w:val="00E81AA3"/>
    <w:rsid w:val="00E834FF"/>
    <w:rsid w:val="00E83BA4"/>
    <w:rsid w:val="00E84434"/>
    <w:rsid w:val="00E84DEF"/>
    <w:rsid w:val="00E85F59"/>
    <w:rsid w:val="00E8664A"/>
    <w:rsid w:val="00E86F99"/>
    <w:rsid w:val="00E909CA"/>
    <w:rsid w:val="00E914DA"/>
    <w:rsid w:val="00E916EA"/>
    <w:rsid w:val="00E920F7"/>
    <w:rsid w:val="00E940BE"/>
    <w:rsid w:val="00E95C7F"/>
    <w:rsid w:val="00E96B7A"/>
    <w:rsid w:val="00E96D33"/>
    <w:rsid w:val="00E975D3"/>
    <w:rsid w:val="00EA1575"/>
    <w:rsid w:val="00EA2704"/>
    <w:rsid w:val="00EA2CD1"/>
    <w:rsid w:val="00EA397F"/>
    <w:rsid w:val="00EA5A47"/>
    <w:rsid w:val="00EA5F0E"/>
    <w:rsid w:val="00EA7094"/>
    <w:rsid w:val="00EA71FD"/>
    <w:rsid w:val="00EB087B"/>
    <w:rsid w:val="00EB0EE7"/>
    <w:rsid w:val="00EB1010"/>
    <w:rsid w:val="00EB22C5"/>
    <w:rsid w:val="00EB2EB3"/>
    <w:rsid w:val="00EB33A7"/>
    <w:rsid w:val="00EB3829"/>
    <w:rsid w:val="00EB500B"/>
    <w:rsid w:val="00EB59E6"/>
    <w:rsid w:val="00EB5C9A"/>
    <w:rsid w:val="00EB6363"/>
    <w:rsid w:val="00EB73F8"/>
    <w:rsid w:val="00EB7FAA"/>
    <w:rsid w:val="00EC0E7E"/>
    <w:rsid w:val="00EC20B5"/>
    <w:rsid w:val="00EC42BB"/>
    <w:rsid w:val="00EC4728"/>
    <w:rsid w:val="00EC6D45"/>
    <w:rsid w:val="00EC7583"/>
    <w:rsid w:val="00ED1EA1"/>
    <w:rsid w:val="00ED3B02"/>
    <w:rsid w:val="00ED3B37"/>
    <w:rsid w:val="00ED3FC7"/>
    <w:rsid w:val="00ED557A"/>
    <w:rsid w:val="00ED6756"/>
    <w:rsid w:val="00EE00BC"/>
    <w:rsid w:val="00EE1AC3"/>
    <w:rsid w:val="00EE2574"/>
    <w:rsid w:val="00EE31CB"/>
    <w:rsid w:val="00EE33ED"/>
    <w:rsid w:val="00EE4045"/>
    <w:rsid w:val="00EE433C"/>
    <w:rsid w:val="00EE4C54"/>
    <w:rsid w:val="00EE4CC8"/>
    <w:rsid w:val="00EE4FEF"/>
    <w:rsid w:val="00EE5D71"/>
    <w:rsid w:val="00EE70D4"/>
    <w:rsid w:val="00EE7644"/>
    <w:rsid w:val="00EE7C72"/>
    <w:rsid w:val="00EF0001"/>
    <w:rsid w:val="00EF00A5"/>
    <w:rsid w:val="00EF0AA7"/>
    <w:rsid w:val="00EF0BEE"/>
    <w:rsid w:val="00EF268D"/>
    <w:rsid w:val="00EF34AB"/>
    <w:rsid w:val="00EF3B5C"/>
    <w:rsid w:val="00EF45F7"/>
    <w:rsid w:val="00EF521F"/>
    <w:rsid w:val="00EF593B"/>
    <w:rsid w:val="00F00F46"/>
    <w:rsid w:val="00F039E7"/>
    <w:rsid w:val="00F03C32"/>
    <w:rsid w:val="00F03F58"/>
    <w:rsid w:val="00F069DA"/>
    <w:rsid w:val="00F07186"/>
    <w:rsid w:val="00F076FA"/>
    <w:rsid w:val="00F101CA"/>
    <w:rsid w:val="00F110C2"/>
    <w:rsid w:val="00F112E8"/>
    <w:rsid w:val="00F13B44"/>
    <w:rsid w:val="00F140B7"/>
    <w:rsid w:val="00F14741"/>
    <w:rsid w:val="00F14937"/>
    <w:rsid w:val="00F14F93"/>
    <w:rsid w:val="00F15CED"/>
    <w:rsid w:val="00F179C0"/>
    <w:rsid w:val="00F212E5"/>
    <w:rsid w:val="00F22053"/>
    <w:rsid w:val="00F22A90"/>
    <w:rsid w:val="00F23C71"/>
    <w:rsid w:val="00F2506D"/>
    <w:rsid w:val="00F252DE"/>
    <w:rsid w:val="00F25338"/>
    <w:rsid w:val="00F253C0"/>
    <w:rsid w:val="00F25A17"/>
    <w:rsid w:val="00F25AB9"/>
    <w:rsid w:val="00F266B2"/>
    <w:rsid w:val="00F26AC4"/>
    <w:rsid w:val="00F303C5"/>
    <w:rsid w:val="00F30BA9"/>
    <w:rsid w:val="00F3149E"/>
    <w:rsid w:val="00F31814"/>
    <w:rsid w:val="00F32E45"/>
    <w:rsid w:val="00F33469"/>
    <w:rsid w:val="00F3497F"/>
    <w:rsid w:val="00F34A88"/>
    <w:rsid w:val="00F3558C"/>
    <w:rsid w:val="00F35C15"/>
    <w:rsid w:val="00F36285"/>
    <w:rsid w:val="00F37D80"/>
    <w:rsid w:val="00F40CA9"/>
    <w:rsid w:val="00F40CF7"/>
    <w:rsid w:val="00F410C7"/>
    <w:rsid w:val="00F411CD"/>
    <w:rsid w:val="00F412E3"/>
    <w:rsid w:val="00F41611"/>
    <w:rsid w:val="00F42BE1"/>
    <w:rsid w:val="00F4364A"/>
    <w:rsid w:val="00F44157"/>
    <w:rsid w:val="00F441FD"/>
    <w:rsid w:val="00F4535F"/>
    <w:rsid w:val="00F4600C"/>
    <w:rsid w:val="00F4701B"/>
    <w:rsid w:val="00F4776F"/>
    <w:rsid w:val="00F51778"/>
    <w:rsid w:val="00F52C23"/>
    <w:rsid w:val="00F5308E"/>
    <w:rsid w:val="00F53252"/>
    <w:rsid w:val="00F53534"/>
    <w:rsid w:val="00F53F9D"/>
    <w:rsid w:val="00F5576E"/>
    <w:rsid w:val="00F60E2B"/>
    <w:rsid w:val="00F61C7C"/>
    <w:rsid w:val="00F6327A"/>
    <w:rsid w:val="00F6441A"/>
    <w:rsid w:val="00F649E3"/>
    <w:rsid w:val="00F65437"/>
    <w:rsid w:val="00F65783"/>
    <w:rsid w:val="00F664F5"/>
    <w:rsid w:val="00F66AF3"/>
    <w:rsid w:val="00F66F8C"/>
    <w:rsid w:val="00F71005"/>
    <w:rsid w:val="00F73065"/>
    <w:rsid w:val="00F738A5"/>
    <w:rsid w:val="00F73B7A"/>
    <w:rsid w:val="00F75394"/>
    <w:rsid w:val="00F75D0E"/>
    <w:rsid w:val="00F76D5F"/>
    <w:rsid w:val="00F771C0"/>
    <w:rsid w:val="00F7769E"/>
    <w:rsid w:val="00F82429"/>
    <w:rsid w:val="00F84170"/>
    <w:rsid w:val="00F844E1"/>
    <w:rsid w:val="00F847CA"/>
    <w:rsid w:val="00F85E81"/>
    <w:rsid w:val="00F85F4B"/>
    <w:rsid w:val="00F8651B"/>
    <w:rsid w:val="00F865F8"/>
    <w:rsid w:val="00F87C6C"/>
    <w:rsid w:val="00F87FDD"/>
    <w:rsid w:val="00F92080"/>
    <w:rsid w:val="00F93B21"/>
    <w:rsid w:val="00F95C2F"/>
    <w:rsid w:val="00F96104"/>
    <w:rsid w:val="00F96B07"/>
    <w:rsid w:val="00F971E3"/>
    <w:rsid w:val="00FA1315"/>
    <w:rsid w:val="00FA2D54"/>
    <w:rsid w:val="00FA3594"/>
    <w:rsid w:val="00FA384C"/>
    <w:rsid w:val="00FA7231"/>
    <w:rsid w:val="00FA7751"/>
    <w:rsid w:val="00FA7C13"/>
    <w:rsid w:val="00FA7E67"/>
    <w:rsid w:val="00FB04DA"/>
    <w:rsid w:val="00FB07C5"/>
    <w:rsid w:val="00FB0EB3"/>
    <w:rsid w:val="00FB200B"/>
    <w:rsid w:val="00FB3A8B"/>
    <w:rsid w:val="00FB4EEC"/>
    <w:rsid w:val="00FB4F69"/>
    <w:rsid w:val="00FB68D1"/>
    <w:rsid w:val="00FC03B1"/>
    <w:rsid w:val="00FC061B"/>
    <w:rsid w:val="00FC1492"/>
    <w:rsid w:val="00FC1F9E"/>
    <w:rsid w:val="00FC25B3"/>
    <w:rsid w:val="00FC5199"/>
    <w:rsid w:val="00FD0238"/>
    <w:rsid w:val="00FD21A9"/>
    <w:rsid w:val="00FD2441"/>
    <w:rsid w:val="00FD3B2C"/>
    <w:rsid w:val="00FD62A5"/>
    <w:rsid w:val="00FD6A9C"/>
    <w:rsid w:val="00FD7567"/>
    <w:rsid w:val="00FD7E0F"/>
    <w:rsid w:val="00FE02DE"/>
    <w:rsid w:val="00FE0B75"/>
    <w:rsid w:val="00FE13F8"/>
    <w:rsid w:val="00FE1AA9"/>
    <w:rsid w:val="00FE259A"/>
    <w:rsid w:val="00FE2983"/>
    <w:rsid w:val="00FE2F16"/>
    <w:rsid w:val="00FE4994"/>
    <w:rsid w:val="00FE6190"/>
    <w:rsid w:val="00FE628B"/>
    <w:rsid w:val="00FE66EA"/>
    <w:rsid w:val="00FE7834"/>
    <w:rsid w:val="00FF0123"/>
    <w:rsid w:val="00FF022C"/>
    <w:rsid w:val="00FF173B"/>
    <w:rsid w:val="00FF17F3"/>
    <w:rsid w:val="00FF18E6"/>
    <w:rsid w:val="00FF19BE"/>
    <w:rsid w:val="00FF1A24"/>
    <w:rsid w:val="00FF2403"/>
    <w:rsid w:val="00FF25DE"/>
    <w:rsid w:val="00FF285F"/>
    <w:rsid w:val="00FF5B22"/>
    <w:rsid w:val="00FF5CA2"/>
    <w:rsid w:val="00FF75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9643EFA"/>
  <w15:chartTrackingRefBased/>
  <w15:docId w15:val="{5C18835A-E5AB-47F1-A0FE-134C328FC6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892C03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8798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96F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96FF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96F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6F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6FF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6FF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6FF4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D15A4F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740AAD"/>
    <w:rPr>
      <w:color w:val="0000FF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62839"/>
    <w:pPr>
      <w:spacing w:after="0" w:line="240" w:lineRule="auto"/>
    </w:pPr>
    <w:rPr>
      <w:sz w:val="20"/>
      <w:szCs w:val="20"/>
      <w:lang w:val="en-GB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62839"/>
    <w:rPr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162839"/>
    <w:rPr>
      <w:vertAlign w:val="superscript"/>
    </w:rPr>
  </w:style>
  <w:style w:type="paragraph" w:styleId="NoSpacing">
    <w:name w:val="No Spacing"/>
    <w:uiPriority w:val="1"/>
    <w:qFormat/>
    <w:rsid w:val="00BA01A4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036348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6F75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F25A1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5A1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25A17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25A17"/>
    <w:rPr>
      <w:rFonts w:ascii="Calibri" w:hAnsi="Calibri" w:cs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C1232D"/>
    <w:rPr>
      <w:color w:val="954F72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249AC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925AA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AA6"/>
  </w:style>
  <w:style w:type="paragraph" w:styleId="Footer">
    <w:name w:val="footer"/>
    <w:basedOn w:val="Normal"/>
    <w:link w:val="FooterChar"/>
    <w:uiPriority w:val="99"/>
    <w:unhideWhenUsed/>
    <w:rsid w:val="00925AA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AA6"/>
  </w:style>
  <w:style w:type="character" w:styleId="UnresolvedMention">
    <w:name w:val="Unresolved Mention"/>
    <w:basedOn w:val="DefaultParagraphFont"/>
    <w:uiPriority w:val="99"/>
    <w:semiHidden/>
    <w:unhideWhenUsed/>
    <w:rsid w:val="00225580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BF385B"/>
    <w:pPr>
      <w:spacing w:after="0" w:line="240" w:lineRule="auto"/>
    </w:pPr>
  </w:style>
  <w:style w:type="character" w:styleId="Strong">
    <w:name w:val="Strong"/>
    <w:basedOn w:val="DefaultParagraphFont"/>
    <w:uiPriority w:val="22"/>
    <w:qFormat/>
    <w:rsid w:val="006635E5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892C03"/>
    <w:rPr>
      <w:rFonts w:ascii="Times New Roman" w:eastAsia="Times New Roman" w:hAnsi="Times New Roman" w:cs="Times New Roman"/>
      <w:b/>
      <w:bCs/>
      <w:kern w:val="36"/>
      <w:sz w:val="48"/>
      <w:szCs w:val="48"/>
      <w:lang w:eastAsia="en-AU"/>
    </w:rPr>
  </w:style>
  <w:style w:type="character" w:styleId="LineNumber">
    <w:name w:val="line number"/>
    <w:basedOn w:val="DefaultParagraphFont"/>
    <w:uiPriority w:val="99"/>
    <w:semiHidden/>
    <w:unhideWhenUsed/>
    <w:rsid w:val="00B1509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692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96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968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4646431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274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28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645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80733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2176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53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4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876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80204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042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718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25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13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465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79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023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098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57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095725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28" Type="http://schemas.microsoft.com/office/2018/08/relationships/commentsExtensible" Target="commentsExtensi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F80C46622DAE44D842D08279BAF0653" ma:contentTypeVersion="13" ma:contentTypeDescription="Create a new document." ma:contentTypeScope="" ma:versionID="d6cd7cc0a74f4ee371595d98b42f53ae">
  <xsd:schema xmlns:xsd="http://www.w3.org/2001/XMLSchema" xmlns:xs="http://www.w3.org/2001/XMLSchema" xmlns:p="http://schemas.microsoft.com/office/2006/metadata/properties" xmlns:ns3="5cde98a4-e297-48f3-b75e-b2d61b2ac48a" xmlns:ns4="06874696-024b-4e78-9018-703f8684a243" targetNamespace="http://schemas.microsoft.com/office/2006/metadata/properties" ma:root="true" ma:fieldsID="57b2850934ade3b89d570e568dc72c7b" ns3:_="" ns4:_="">
    <xsd:import namespace="5cde98a4-e297-48f3-b75e-b2d61b2ac48a"/>
    <xsd:import namespace="06874696-024b-4e78-9018-703f8684a243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EventHashCode" minOccurs="0"/>
                <xsd:element ref="ns4:MediaServiceGenerationTime" minOccurs="0"/>
                <xsd:element ref="ns4:MediaServiceLocation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cde98a4-e297-48f3-b75e-b2d61b2ac48a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6874696-024b-4e78-9018-703f8684a24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A8F8F2-8C78-4F5C-9AE3-DE04330A495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E6FE8844-B2EE-4E4E-A40C-55B347E8550B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1EDFD34-10A5-4D17-9076-91E3DED39E8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cde98a4-e297-48f3-b75e-b2d61b2ac48a"/>
    <ds:schemaRef ds:uri="06874696-024b-4e78-9018-703f8684a24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4C04F28-D58F-4EF0-984F-993E7FE6FA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1051</Words>
  <Characters>5993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yan Tam</dc:creator>
  <cp:keywords/>
  <dc:description/>
  <cp:lastModifiedBy>Ryan Tam</cp:lastModifiedBy>
  <cp:revision>4</cp:revision>
  <dcterms:created xsi:type="dcterms:W3CDTF">2020-07-17T02:34:00Z</dcterms:created>
  <dcterms:modified xsi:type="dcterms:W3CDTF">2020-07-19T2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F80C46622DAE44D842D08279BAF0653</vt:lpwstr>
  </property>
</Properties>
</file>